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11A67" w14:textId="6C91A7EC" w:rsidR="00827846" w:rsidRPr="00E33E6E" w:rsidRDefault="00827846" w:rsidP="00827846">
      <w:pPr>
        <w:pStyle w:val="Heading1"/>
        <w:rPr>
          <w:rFonts w:ascii="Times New Roman" w:hAnsi="Times New Roman" w:cs="Times New Roman"/>
          <w:sz w:val="22"/>
          <w:szCs w:val="28"/>
        </w:rPr>
      </w:pPr>
      <w:bookmarkStart w:id="0" w:name="_Toc133985358"/>
      <w:bookmarkStart w:id="1" w:name="_Toc56373195"/>
      <w:r w:rsidRPr="00E33E6E">
        <w:rPr>
          <w:rFonts w:ascii="Times New Roman" w:hAnsi="Times New Roman" w:cs="Times New Roman"/>
          <w:sz w:val="22"/>
          <w:szCs w:val="28"/>
        </w:rPr>
        <w:t>DAFTAR ISI</w:t>
      </w:r>
      <w:bookmarkEnd w:id="0"/>
    </w:p>
    <w:sdt>
      <w:sdtPr>
        <w:rPr>
          <w:rFonts w:ascii="Times New Roman" w:hAnsi="Times New Roman" w:cs="Times New Roman"/>
          <w:b w:val="0"/>
          <w:sz w:val="28"/>
          <w:szCs w:val="28"/>
        </w:rPr>
        <w:id w:val="-56011254"/>
        <w:docPartObj>
          <w:docPartGallery w:val="Table of Contents"/>
          <w:docPartUnique/>
        </w:docPartObj>
      </w:sdtPr>
      <w:sdtEndPr>
        <w:rPr>
          <w:bCs/>
          <w:noProof/>
          <w:sz w:val="20"/>
          <w:szCs w:val="20"/>
        </w:rPr>
      </w:sdtEndPr>
      <w:sdtContent>
        <w:p w14:paraId="3AB21F8C" w14:textId="184B7453" w:rsidR="00607E5B" w:rsidRPr="00E33E6E" w:rsidRDefault="00827846" w:rsidP="00BD04B5">
          <w:pPr>
            <w:pStyle w:val="TOC1"/>
            <w:rPr>
              <w:rFonts w:ascii="Times New Roman" w:eastAsiaTheme="minorEastAsia" w:hAnsi="Times New Roman" w:cs="Times New Roman"/>
              <w:b w:val="0"/>
              <w:noProof/>
              <w:lang w:val="en-US"/>
            </w:rPr>
          </w:pPr>
          <w:r w:rsidRPr="00E33E6E">
            <w:rPr>
              <w:rFonts w:ascii="Times New Roman" w:hAnsi="Times New Roman" w:cs="Times New Roman"/>
              <w:b w:val="0"/>
            </w:rPr>
            <w:fldChar w:fldCharType="begin"/>
          </w:r>
          <w:r w:rsidRPr="00E33E6E">
            <w:rPr>
              <w:rFonts w:ascii="Times New Roman" w:hAnsi="Times New Roman" w:cs="Times New Roman"/>
            </w:rPr>
            <w:instrText xml:space="preserve"> TOC \o "1-3" \h \z \u </w:instrText>
          </w:r>
          <w:r w:rsidRPr="00E33E6E">
            <w:rPr>
              <w:rFonts w:ascii="Times New Roman" w:hAnsi="Times New Roman" w:cs="Times New Roman"/>
              <w:b w:val="0"/>
            </w:rPr>
            <w:fldChar w:fldCharType="separate"/>
          </w:r>
          <w:hyperlink w:anchor="_Toc133985358" w:history="1">
            <w:r w:rsidR="00607E5B" w:rsidRPr="00E33E6E">
              <w:rPr>
                <w:rStyle w:val="Hyperlink"/>
                <w:rFonts w:ascii="Times New Roman" w:hAnsi="Times New Roman" w:cs="Times New Roman"/>
                <w:noProof/>
              </w:rPr>
              <w:t>DAFTAR ISI</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5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i</w:t>
            </w:r>
            <w:r w:rsidR="00607E5B" w:rsidRPr="00E33E6E">
              <w:rPr>
                <w:rFonts w:ascii="Times New Roman" w:hAnsi="Times New Roman" w:cs="Times New Roman"/>
                <w:noProof/>
                <w:webHidden/>
              </w:rPr>
              <w:fldChar w:fldCharType="end"/>
            </w:r>
          </w:hyperlink>
        </w:p>
        <w:p w14:paraId="5E7103EA" w14:textId="5057E237" w:rsidR="00607E5B" w:rsidRPr="00E33E6E" w:rsidRDefault="00000000" w:rsidP="00BD04B5">
          <w:pPr>
            <w:pStyle w:val="TOC1"/>
            <w:rPr>
              <w:rFonts w:ascii="Times New Roman" w:eastAsiaTheme="minorEastAsia" w:hAnsi="Times New Roman" w:cs="Times New Roman"/>
              <w:b w:val="0"/>
              <w:noProof/>
              <w:lang w:val="en-US"/>
            </w:rPr>
          </w:pPr>
          <w:hyperlink w:anchor="_Toc133985359" w:history="1">
            <w:r w:rsidR="00607E5B" w:rsidRPr="00E33E6E">
              <w:rPr>
                <w:rStyle w:val="Hyperlink"/>
                <w:rFonts w:ascii="Times New Roman" w:hAnsi="Times New Roman" w:cs="Times New Roman"/>
                <w:noProof/>
              </w:rPr>
              <w:t>BAB I. PENDAHULU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5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w:t>
            </w:r>
            <w:r w:rsidR="00607E5B" w:rsidRPr="00E33E6E">
              <w:rPr>
                <w:rFonts w:ascii="Times New Roman" w:hAnsi="Times New Roman" w:cs="Times New Roman"/>
                <w:noProof/>
                <w:webHidden/>
              </w:rPr>
              <w:fldChar w:fldCharType="end"/>
            </w:r>
          </w:hyperlink>
        </w:p>
        <w:p w14:paraId="30B021D8" w14:textId="603A8618" w:rsidR="00607E5B" w:rsidRPr="00E33E6E" w:rsidRDefault="00000000" w:rsidP="00BD04B5">
          <w:pPr>
            <w:pStyle w:val="TOC2"/>
            <w:rPr>
              <w:rFonts w:ascii="Times New Roman" w:eastAsiaTheme="minorEastAsia" w:hAnsi="Times New Roman" w:cs="Times New Roman"/>
              <w:noProof/>
              <w:lang w:val="en-US"/>
            </w:rPr>
          </w:pPr>
          <w:hyperlink w:anchor="_Toc133985360" w:history="1">
            <w:r w:rsidR="00607E5B" w:rsidRPr="00E33E6E">
              <w:rPr>
                <w:rStyle w:val="Hyperlink"/>
                <w:rFonts w:ascii="Times New Roman" w:hAnsi="Times New Roman" w:cs="Times New Roman"/>
                <w:noProof/>
                <w:lang w:val="en-US"/>
              </w:rPr>
              <w:t>1.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lang w:val="en-US"/>
              </w:rPr>
              <w:t>Latar Belakang</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w:t>
            </w:r>
            <w:r w:rsidR="00607E5B" w:rsidRPr="00E33E6E">
              <w:rPr>
                <w:rFonts w:ascii="Times New Roman" w:hAnsi="Times New Roman" w:cs="Times New Roman"/>
                <w:noProof/>
                <w:webHidden/>
              </w:rPr>
              <w:fldChar w:fldCharType="end"/>
            </w:r>
          </w:hyperlink>
        </w:p>
        <w:p w14:paraId="700F1C47" w14:textId="731418EB" w:rsidR="00607E5B" w:rsidRPr="00E33E6E" w:rsidRDefault="00000000" w:rsidP="00BD04B5">
          <w:pPr>
            <w:pStyle w:val="TOC2"/>
            <w:rPr>
              <w:rFonts w:ascii="Times New Roman" w:eastAsiaTheme="minorEastAsia" w:hAnsi="Times New Roman" w:cs="Times New Roman"/>
              <w:noProof/>
              <w:lang w:val="en-US"/>
            </w:rPr>
          </w:pPr>
          <w:hyperlink w:anchor="_Toc133985361" w:history="1">
            <w:r w:rsidR="00607E5B" w:rsidRPr="00E33E6E">
              <w:rPr>
                <w:rStyle w:val="Hyperlink"/>
                <w:rFonts w:ascii="Times New Roman" w:hAnsi="Times New Roman" w:cs="Times New Roman"/>
                <w:noProof/>
              </w:rPr>
              <w:t>1.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Rumusan Masalah dan Pertanyaan Peneliti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1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2</w:t>
            </w:r>
            <w:r w:rsidR="00607E5B" w:rsidRPr="00E33E6E">
              <w:rPr>
                <w:rFonts w:ascii="Times New Roman" w:hAnsi="Times New Roman" w:cs="Times New Roman"/>
                <w:noProof/>
                <w:webHidden/>
              </w:rPr>
              <w:fldChar w:fldCharType="end"/>
            </w:r>
          </w:hyperlink>
        </w:p>
        <w:p w14:paraId="0EBCD492" w14:textId="236E2624" w:rsidR="00607E5B" w:rsidRPr="00E33E6E" w:rsidRDefault="00000000" w:rsidP="00BD04B5">
          <w:pPr>
            <w:pStyle w:val="TOC2"/>
            <w:rPr>
              <w:rFonts w:ascii="Times New Roman" w:eastAsiaTheme="minorEastAsia" w:hAnsi="Times New Roman" w:cs="Times New Roman"/>
              <w:noProof/>
              <w:lang w:val="en-US"/>
            </w:rPr>
          </w:pPr>
          <w:hyperlink w:anchor="_Toc133985362" w:history="1">
            <w:r w:rsidR="00607E5B" w:rsidRPr="00E33E6E">
              <w:rPr>
                <w:rStyle w:val="Hyperlink"/>
                <w:rFonts w:ascii="Times New Roman" w:hAnsi="Times New Roman" w:cs="Times New Roman"/>
                <w:noProof/>
              </w:rPr>
              <w:t>1.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Batasan Masalah</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2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2</w:t>
            </w:r>
            <w:r w:rsidR="00607E5B" w:rsidRPr="00E33E6E">
              <w:rPr>
                <w:rFonts w:ascii="Times New Roman" w:hAnsi="Times New Roman" w:cs="Times New Roman"/>
                <w:noProof/>
                <w:webHidden/>
              </w:rPr>
              <w:fldChar w:fldCharType="end"/>
            </w:r>
          </w:hyperlink>
        </w:p>
        <w:p w14:paraId="7D33936B" w14:textId="20DFB853" w:rsidR="00607E5B" w:rsidRPr="00E33E6E" w:rsidRDefault="00000000" w:rsidP="00BD04B5">
          <w:pPr>
            <w:pStyle w:val="TOC2"/>
            <w:rPr>
              <w:rFonts w:ascii="Times New Roman" w:eastAsiaTheme="minorEastAsia" w:hAnsi="Times New Roman" w:cs="Times New Roman"/>
              <w:noProof/>
              <w:lang w:val="en-US"/>
            </w:rPr>
          </w:pPr>
          <w:hyperlink w:anchor="_Toc133985367" w:history="1">
            <w:r w:rsidR="00607E5B" w:rsidRPr="00E33E6E">
              <w:rPr>
                <w:rStyle w:val="Hyperlink"/>
                <w:rFonts w:ascii="Times New Roman" w:hAnsi="Times New Roman" w:cs="Times New Roman"/>
                <w:noProof/>
              </w:rPr>
              <w:t>1.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Tujuan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6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3</w:t>
            </w:r>
            <w:r w:rsidR="00607E5B" w:rsidRPr="00E33E6E">
              <w:rPr>
                <w:rFonts w:ascii="Times New Roman" w:hAnsi="Times New Roman" w:cs="Times New Roman"/>
                <w:noProof/>
                <w:webHidden/>
              </w:rPr>
              <w:fldChar w:fldCharType="end"/>
            </w:r>
          </w:hyperlink>
        </w:p>
        <w:p w14:paraId="3EAB5A6B" w14:textId="2B14EE92" w:rsidR="00607E5B" w:rsidRPr="00E33E6E" w:rsidRDefault="00000000" w:rsidP="00BD04B5">
          <w:pPr>
            <w:pStyle w:val="TOC2"/>
            <w:rPr>
              <w:rFonts w:ascii="Times New Roman" w:eastAsiaTheme="minorEastAsia" w:hAnsi="Times New Roman" w:cs="Times New Roman"/>
              <w:noProof/>
              <w:lang w:val="en-US"/>
            </w:rPr>
          </w:pPr>
          <w:hyperlink w:anchor="_Toc133985373" w:history="1">
            <w:r w:rsidR="00607E5B" w:rsidRPr="00E33E6E">
              <w:rPr>
                <w:rStyle w:val="Hyperlink"/>
                <w:rFonts w:ascii="Times New Roman" w:hAnsi="Times New Roman" w:cs="Times New Roman"/>
                <w:noProof/>
              </w:rPr>
              <w:t>4.5</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Manfaat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3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3</w:t>
            </w:r>
            <w:r w:rsidR="00607E5B" w:rsidRPr="00E33E6E">
              <w:rPr>
                <w:rFonts w:ascii="Times New Roman" w:hAnsi="Times New Roman" w:cs="Times New Roman"/>
                <w:noProof/>
                <w:webHidden/>
              </w:rPr>
              <w:fldChar w:fldCharType="end"/>
            </w:r>
          </w:hyperlink>
        </w:p>
        <w:p w14:paraId="4EB8A019" w14:textId="67809CC4" w:rsidR="00607E5B" w:rsidRPr="00E33E6E" w:rsidRDefault="00000000" w:rsidP="00BD04B5">
          <w:pPr>
            <w:pStyle w:val="TOC1"/>
            <w:rPr>
              <w:rFonts w:ascii="Times New Roman" w:eastAsiaTheme="minorEastAsia" w:hAnsi="Times New Roman" w:cs="Times New Roman"/>
              <w:b w:val="0"/>
              <w:noProof/>
              <w:lang w:val="en-US"/>
            </w:rPr>
          </w:pPr>
          <w:hyperlink w:anchor="_Toc133985374" w:history="1">
            <w:r w:rsidR="00607E5B" w:rsidRPr="00E33E6E">
              <w:rPr>
                <w:rStyle w:val="Hyperlink"/>
                <w:rFonts w:ascii="Times New Roman" w:hAnsi="Times New Roman" w:cs="Times New Roman"/>
                <w:noProof/>
              </w:rPr>
              <w:t>BAB II. TINAJAUAN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4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4</w:t>
            </w:r>
            <w:r w:rsidR="00607E5B" w:rsidRPr="00E33E6E">
              <w:rPr>
                <w:rFonts w:ascii="Times New Roman" w:hAnsi="Times New Roman" w:cs="Times New Roman"/>
                <w:noProof/>
                <w:webHidden/>
              </w:rPr>
              <w:fldChar w:fldCharType="end"/>
            </w:r>
          </w:hyperlink>
        </w:p>
        <w:p w14:paraId="1BE2C822" w14:textId="04D9E6CC" w:rsidR="00607E5B" w:rsidRPr="00E33E6E" w:rsidRDefault="00000000" w:rsidP="00BD04B5">
          <w:pPr>
            <w:pStyle w:val="TOC2"/>
            <w:rPr>
              <w:rFonts w:ascii="Times New Roman" w:eastAsiaTheme="minorEastAsia" w:hAnsi="Times New Roman" w:cs="Times New Roman"/>
              <w:noProof/>
              <w:lang w:val="en-US"/>
            </w:rPr>
          </w:pPr>
          <w:hyperlink w:anchor="_Toc133985375" w:history="1">
            <w:r w:rsidR="00607E5B" w:rsidRPr="00E33E6E">
              <w:rPr>
                <w:rStyle w:val="Hyperlink"/>
                <w:rFonts w:ascii="Times New Roman" w:hAnsi="Times New Roman" w:cs="Times New Roman"/>
                <w:noProof/>
              </w:rPr>
              <w:t>2.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Tinjauan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5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4</w:t>
            </w:r>
            <w:r w:rsidR="00607E5B" w:rsidRPr="00E33E6E">
              <w:rPr>
                <w:rFonts w:ascii="Times New Roman" w:hAnsi="Times New Roman" w:cs="Times New Roman"/>
                <w:noProof/>
                <w:webHidden/>
              </w:rPr>
              <w:fldChar w:fldCharType="end"/>
            </w:r>
          </w:hyperlink>
        </w:p>
        <w:p w14:paraId="66248D27" w14:textId="39CB34CF" w:rsidR="00607E5B" w:rsidRPr="00E33E6E" w:rsidRDefault="00000000" w:rsidP="00BD04B5">
          <w:pPr>
            <w:pStyle w:val="TOC2"/>
            <w:rPr>
              <w:rFonts w:ascii="Times New Roman" w:eastAsiaTheme="minorEastAsia" w:hAnsi="Times New Roman" w:cs="Times New Roman"/>
              <w:noProof/>
              <w:lang w:val="en-US"/>
            </w:rPr>
          </w:pPr>
          <w:hyperlink w:anchor="_Toc133985376" w:history="1">
            <w:r w:rsidR="00607E5B" w:rsidRPr="00E33E6E">
              <w:rPr>
                <w:rStyle w:val="Hyperlink"/>
                <w:rFonts w:ascii="Times New Roman" w:hAnsi="Times New Roman" w:cs="Times New Roman"/>
                <w:noProof/>
              </w:rPr>
              <w:t>2.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Landasan Teori</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6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5</w:t>
            </w:r>
            <w:r w:rsidR="00607E5B" w:rsidRPr="00E33E6E">
              <w:rPr>
                <w:rFonts w:ascii="Times New Roman" w:hAnsi="Times New Roman" w:cs="Times New Roman"/>
                <w:noProof/>
                <w:webHidden/>
              </w:rPr>
              <w:fldChar w:fldCharType="end"/>
            </w:r>
          </w:hyperlink>
        </w:p>
        <w:p w14:paraId="2347F1FA" w14:textId="0BEE13DC" w:rsidR="00607E5B" w:rsidRPr="00E33E6E" w:rsidRDefault="00000000" w:rsidP="00BD04B5">
          <w:pPr>
            <w:pStyle w:val="TOC1"/>
            <w:rPr>
              <w:rFonts w:ascii="Times New Roman" w:eastAsiaTheme="minorEastAsia" w:hAnsi="Times New Roman" w:cs="Times New Roman"/>
              <w:b w:val="0"/>
              <w:noProof/>
              <w:lang w:val="en-US"/>
            </w:rPr>
          </w:pPr>
          <w:hyperlink w:anchor="_Toc133985377" w:history="1">
            <w:r w:rsidR="00607E5B" w:rsidRPr="00E33E6E">
              <w:rPr>
                <w:rStyle w:val="Hyperlink"/>
                <w:rFonts w:ascii="Times New Roman" w:hAnsi="Times New Roman" w:cs="Times New Roman"/>
                <w:noProof/>
              </w:rPr>
              <w:t>BAB III. KONSEP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1A1AD160" w14:textId="7FC9C9C7" w:rsidR="00607E5B" w:rsidRPr="00E33E6E" w:rsidRDefault="00000000" w:rsidP="00BD04B5">
          <w:pPr>
            <w:pStyle w:val="TOC2"/>
            <w:rPr>
              <w:rFonts w:ascii="Times New Roman" w:eastAsiaTheme="minorEastAsia" w:hAnsi="Times New Roman" w:cs="Times New Roman"/>
              <w:noProof/>
              <w:lang w:val="en-US"/>
            </w:rPr>
          </w:pPr>
          <w:hyperlink w:anchor="_Toc133985378" w:history="1">
            <w:r w:rsidR="00607E5B" w:rsidRPr="00E33E6E">
              <w:rPr>
                <w:rStyle w:val="Hyperlink"/>
                <w:rFonts w:ascii="Times New Roman" w:hAnsi="Times New Roman" w:cs="Times New Roman"/>
                <w:noProof/>
              </w:rPr>
              <w:t>2.3</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Diagram Alir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11DF0347" w14:textId="4A18F9FD" w:rsidR="00607E5B" w:rsidRPr="00E33E6E" w:rsidRDefault="00000000" w:rsidP="00BD04B5">
          <w:pPr>
            <w:pStyle w:val="TOC2"/>
            <w:rPr>
              <w:rFonts w:ascii="Times New Roman" w:eastAsiaTheme="minorEastAsia" w:hAnsi="Times New Roman" w:cs="Times New Roman"/>
              <w:noProof/>
              <w:lang w:val="en-US"/>
            </w:rPr>
          </w:pPr>
          <w:hyperlink w:anchor="_Toc133985379" w:history="1">
            <w:r w:rsidR="00607E5B" w:rsidRPr="00E33E6E">
              <w:rPr>
                <w:rStyle w:val="Hyperlink"/>
                <w:rFonts w:ascii="Times New Roman" w:hAnsi="Times New Roman" w:cs="Times New Roman"/>
                <w:noProof/>
              </w:rPr>
              <w:t>2.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Pertimbangan Perancang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7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338D857F" w14:textId="7BD1BC5B" w:rsidR="00607E5B" w:rsidRPr="00E33E6E" w:rsidRDefault="00000000" w:rsidP="00BD04B5">
          <w:pPr>
            <w:pStyle w:val="TOC2"/>
            <w:rPr>
              <w:rFonts w:ascii="Times New Roman" w:eastAsiaTheme="minorEastAsia" w:hAnsi="Times New Roman" w:cs="Times New Roman"/>
              <w:noProof/>
              <w:lang w:val="en-US"/>
            </w:rPr>
          </w:pPr>
          <w:hyperlink w:anchor="_Toc133985380" w:history="1">
            <w:r w:rsidR="00607E5B" w:rsidRPr="00E33E6E">
              <w:rPr>
                <w:rStyle w:val="Hyperlink"/>
                <w:rFonts w:ascii="Times New Roman" w:hAnsi="Times New Roman" w:cs="Times New Roman"/>
                <w:noProof/>
              </w:rPr>
              <w:t>2.5</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Analisis Teknis</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7</w:t>
            </w:r>
            <w:r w:rsidR="00607E5B" w:rsidRPr="00E33E6E">
              <w:rPr>
                <w:rFonts w:ascii="Times New Roman" w:hAnsi="Times New Roman" w:cs="Times New Roman"/>
                <w:noProof/>
                <w:webHidden/>
              </w:rPr>
              <w:fldChar w:fldCharType="end"/>
            </w:r>
          </w:hyperlink>
        </w:p>
        <w:p w14:paraId="574736A5" w14:textId="2504667F" w:rsidR="00607E5B" w:rsidRPr="00E33E6E" w:rsidRDefault="00000000" w:rsidP="00BD04B5">
          <w:pPr>
            <w:pStyle w:val="TOC3"/>
            <w:rPr>
              <w:rFonts w:ascii="Times New Roman" w:eastAsiaTheme="minorEastAsia" w:hAnsi="Times New Roman" w:cs="Times New Roman"/>
              <w:noProof/>
              <w:lang w:val="en-US"/>
            </w:rPr>
          </w:pPr>
          <w:hyperlink w:anchor="_Toc133985386" w:history="1">
            <w:r w:rsidR="00607E5B" w:rsidRPr="00E33E6E">
              <w:rPr>
                <w:rStyle w:val="Hyperlink"/>
                <w:rFonts w:ascii="Times New Roman" w:hAnsi="Times New Roman" w:cs="Times New Roman"/>
                <w:noProof/>
              </w:rPr>
              <w:t>2.3.1</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Bahasa Pemrogram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6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62084C27" w14:textId="51C6FC13" w:rsidR="00607E5B" w:rsidRPr="00E33E6E" w:rsidRDefault="00000000" w:rsidP="00BD04B5">
          <w:pPr>
            <w:pStyle w:val="TOC3"/>
            <w:rPr>
              <w:rFonts w:ascii="Times New Roman" w:eastAsiaTheme="minorEastAsia" w:hAnsi="Times New Roman" w:cs="Times New Roman"/>
              <w:noProof/>
              <w:lang w:val="en-US"/>
            </w:rPr>
          </w:pPr>
          <w:hyperlink w:anchor="_Toc133985387" w:history="1">
            <w:r w:rsidR="00607E5B" w:rsidRPr="00E33E6E">
              <w:rPr>
                <w:rStyle w:val="Hyperlink"/>
                <w:rFonts w:ascii="Times New Roman" w:hAnsi="Times New Roman" w:cs="Times New Roman"/>
                <w:noProof/>
              </w:rPr>
              <w:t>2.3.2</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Rentang Dat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7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735E69CD" w14:textId="3F2BDA26" w:rsidR="00607E5B" w:rsidRPr="00E33E6E" w:rsidRDefault="00000000" w:rsidP="00BD04B5">
          <w:pPr>
            <w:pStyle w:val="TOC3"/>
            <w:rPr>
              <w:rFonts w:ascii="Times New Roman" w:eastAsiaTheme="minorEastAsia" w:hAnsi="Times New Roman" w:cs="Times New Roman"/>
              <w:noProof/>
              <w:lang w:val="en-US"/>
            </w:rPr>
          </w:pPr>
          <w:hyperlink w:anchor="_Toc133985388" w:history="1">
            <w:r w:rsidR="00607E5B" w:rsidRPr="00E33E6E">
              <w:rPr>
                <w:rStyle w:val="Hyperlink"/>
                <w:rFonts w:ascii="Times New Roman" w:hAnsi="Times New Roman" w:cs="Times New Roman"/>
                <w:noProof/>
              </w:rPr>
              <w:t>2.3.3</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Format Dat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8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080DE46C" w14:textId="783F3066" w:rsidR="00607E5B" w:rsidRPr="00E33E6E" w:rsidRDefault="00000000" w:rsidP="00BD04B5">
          <w:pPr>
            <w:pStyle w:val="TOC3"/>
            <w:rPr>
              <w:rFonts w:ascii="Times New Roman" w:eastAsiaTheme="minorEastAsia" w:hAnsi="Times New Roman" w:cs="Times New Roman"/>
              <w:noProof/>
              <w:lang w:val="en-US"/>
            </w:rPr>
          </w:pPr>
          <w:hyperlink w:anchor="_Toc133985389" w:history="1">
            <w:r w:rsidR="00607E5B" w:rsidRPr="00E33E6E">
              <w:rPr>
                <w:rStyle w:val="Hyperlink"/>
                <w:rFonts w:ascii="Times New Roman" w:hAnsi="Times New Roman" w:cs="Times New Roman"/>
                <w:noProof/>
              </w:rPr>
              <w:t>2.3.4</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Algoritma K-Means</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89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1800BBF5" w14:textId="258F9E96" w:rsidR="00607E5B" w:rsidRPr="00E33E6E" w:rsidRDefault="00000000" w:rsidP="00BD04B5">
          <w:pPr>
            <w:pStyle w:val="TOC2"/>
            <w:rPr>
              <w:rFonts w:ascii="Times New Roman" w:eastAsiaTheme="minorEastAsia" w:hAnsi="Times New Roman" w:cs="Times New Roman"/>
              <w:noProof/>
              <w:lang w:val="en-US"/>
            </w:rPr>
          </w:pPr>
          <w:hyperlink w:anchor="_Toc133985390" w:history="1">
            <w:r w:rsidR="00607E5B" w:rsidRPr="00E33E6E">
              <w:rPr>
                <w:rStyle w:val="Hyperlink"/>
                <w:rFonts w:ascii="Times New Roman" w:hAnsi="Times New Roman" w:cs="Times New Roman"/>
                <w:noProof/>
              </w:rPr>
              <w:t>2.6</w:t>
            </w:r>
            <w:r w:rsidR="00607E5B" w:rsidRPr="00E33E6E">
              <w:rPr>
                <w:rFonts w:ascii="Times New Roman" w:eastAsiaTheme="minorEastAsia" w:hAnsi="Times New Roman" w:cs="Times New Roman"/>
                <w:noProof/>
                <w:lang w:val="en-US"/>
              </w:rPr>
              <w:tab/>
            </w:r>
            <w:r w:rsidR="00607E5B" w:rsidRPr="00E33E6E">
              <w:rPr>
                <w:rStyle w:val="Hyperlink"/>
                <w:rFonts w:ascii="Times New Roman" w:hAnsi="Times New Roman" w:cs="Times New Roman"/>
                <w:noProof/>
              </w:rPr>
              <w:t>Peralatan dan Bahan</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90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8</w:t>
            </w:r>
            <w:r w:rsidR="00607E5B" w:rsidRPr="00E33E6E">
              <w:rPr>
                <w:rFonts w:ascii="Times New Roman" w:hAnsi="Times New Roman" w:cs="Times New Roman"/>
                <w:noProof/>
                <w:webHidden/>
              </w:rPr>
              <w:fldChar w:fldCharType="end"/>
            </w:r>
          </w:hyperlink>
        </w:p>
        <w:p w14:paraId="6F376CBC" w14:textId="2B9D1506" w:rsidR="00607E5B" w:rsidRPr="00E33E6E" w:rsidRDefault="00000000" w:rsidP="00BD04B5">
          <w:pPr>
            <w:pStyle w:val="TOC1"/>
            <w:rPr>
              <w:rFonts w:ascii="Times New Roman" w:eastAsiaTheme="minorEastAsia" w:hAnsi="Times New Roman" w:cs="Times New Roman"/>
              <w:b w:val="0"/>
              <w:noProof/>
              <w:lang w:val="en-US"/>
            </w:rPr>
          </w:pPr>
          <w:hyperlink w:anchor="_Toc133985391" w:history="1">
            <w:r w:rsidR="00607E5B" w:rsidRPr="00E33E6E">
              <w:rPr>
                <w:rStyle w:val="Hyperlink"/>
                <w:rFonts w:ascii="Times New Roman" w:hAnsi="Times New Roman" w:cs="Times New Roman"/>
                <w:noProof/>
              </w:rPr>
              <w:t>DAFTAR PUSTAKA</w:t>
            </w:r>
            <w:r w:rsidR="00607E5B" w:rsidRPr="00E33E6E">
              <w:rPr>
                <w:rFonts w:ascii="Times New Roman" w:hAnsi="Times New Roman" w:cs="Times New Roman"/>
                <w:noProof/>
                <w:webHidden/>
              </w:rPr>
              <w:tab/>
            </w:r>
            <w:r w:rsidR="00607E5B" w:rsidRPr="00E33E6E">
              <w:rPr>
                <w:rFonts w:ascii="Times New Roman" w:hAnsi="Times New Roman" w:cs="Times New Roman"/>
                <w:noProof/>
                <w:webHidden/>
              </w:rPr>
              <w:fldChar w:fldCharType="begin"/>
            </w:r>
            <w:r w:rsidR="00607E5B" w:rsidRPr="00E33E6E">
              <w:rPr>
                <w:rFonts w:ascii="Times New Roman" w:hAnsi="Times New Roman" w:cs="Times New Roman"/>
                <w:noProof/>
                <w:webHidden/>
              </w:rPr>
              <w:instrText xml:space="preserve"> PAGEREF _Toc133985391 \h </w:instrText>
            </w:r>
            <w:r w:rsidR="00607E5B" w:rsidRPr="00E33E6E">
              <w:rPr>
                <w:rFonts w:ascii="Times New Roman" w:hAnsi="Times New Roman" w:cs="Times New Roman"/>
                <w:noProof/>
                <w:webHidden/>
              </w:rPr>
            </w:r>
            <w:r w:rsidR="00607E5B" w:rsidRPr="00E33E6E">
              <w:rPr>
                <w:rFonts w:ascii="Times New Roman" w:hAnsi="Times New Roman" w:cs="Times New Roman"/>
                <w:noProof/>
                <w:webHidden/>
              </w:rPr>
              <w:fldChar w:fldCharType="separate"/>
            </w:r>
            <w:r w:rsidR="00607E5B" w:rsidRPr="00E33E6E">
              <w:rPr>
                <w:rFonts w:ascii="Times New Roman" w:hAnsi="Times New Roman" w:cs="Times New Roman"/>
                <w:noProof/>
                <w:webHidden/>
              </w:rPr>
              <w:t>10</w:t>
            </w:r>
            <w:r w:rsidR="00607E5B" w:rsidRPr="00E33E6E">
              <w:rPr>
                <w:rFonts w:ascii="Times New Roman" w:hAnsi="Times New Roman" w:cs="Times New Roman"/>
                <w:noProof/>
                <w:webHidden/>
              </w:rPr>
              <w:fldChar w:fldCharType="end"/>
            </w:r>
          </w:hyperlink>
        </w:p>
        <w:p w14:paraId="5EAF07CF" w14:textId="3C53541F" w:rsidR="00827846" w:rsidRPr="00E33E6E" w:rsidRDefault="00827846" w:rsidP="00827846">
          <w:pPr>
            <w:widowControl w:val="0"/>
            <w:autoSpaceDE w:val="0"/>
            <w:autoSpaceDN w:val="0"/>
            <w:spacing w:line="398" w:lineRule="auto"/>
            <w:ind w:left="1560" w:right="1841"/>
            <w:jc w:val="center"/>
            <w:outlineLvl w:val="3"/>
            <w:rPr>
              <w:rFonts w:ascii="Times New Roman" w:hAnsi="Times New Roman" w:cs="Times New Roman"/>
              <w:b/>
              <w:bCs/>
              <w:noProof/>
              <w:sz w:val="20"/>
              <w:szCs w:val="20"/>
            </w:rPr>
          </w:pPr>
          <w:r w:rsidRPr="00E33E6E">
            <w:rPr>
              <w:rFonts w:ascii="Times New Roman" w:hAnsi="Times New Roman" w:cs="Times New Roman"/>
              <w:b/>
              <w:bCs/>
              <w:noProof/>
            </w:rPr>
            <w:fldChar w:fldCharType="end"/>
          </w:r>
        </w:p>
      </w:sdtContent>
    </w:sdt>
    <w:p w14:paraId="4F15E434" w14:textId="132DCA1A" w:rsidR="002A013C" w:rsidRPr="00E33E6E" w:rsidRDefault="002A013C" w:rsidP="00827846">
      <w:pPr>
        <w:widowControl w:val="0"/>
        <w:autoSpaceDE w:val="0"/>
        <w:autoSpaceDN w:val="0"/>
        <w:spacing w:line="398" w:lineRule="auto"/>
        <w:ind w:left="1560" w:right="1841"/>
        <w:jc w:val="center"/>
        <w:outlineLvl w:val="3"/>
        <w:rPr>
          <w:rFonts w:ascii="Times New Roman" w:eastAsia="Times New Roman" w:hAnsi="Times New Roman" w:cs="Times New Roman"/>
          <w:b/>
          <w:bCs/>
          <w:sz w:val="24"/>
          <w:szCs w:val="24"/>
          <w:lang w:val="en-US"/>
        </w:rPr>
      </w:pPr>
      <w:r w:rsidRPr="00E33E6E">
        <w:rPr>
          <w:rFonts w:ascii="Times New Roman" w:hAnsi="Times New Roman" w:cs="Times New Roman"/>
        </w:rPr>
        <w:br w:type="page"/>
      </w:r>
    </w:p>
    <w:p w14:paraId="47A3C5C1" w14:textId="77777777" w:rsidR="00E47360" w:rsidRPr="00E33E6E" w:rsidRDefault="00E47360" w:rsidP="001116C9">
      <w:pPr>
        <w:pStyle w:val="Heading1"/>
        <w:spacing w:after="240" w:line="720" w:lineRule="auto"/>
        <w:rPr>
          <w:rFonts w:ascii="Times New Roman" w:hAnsi="Times New Roman" w:cs="Times New Roman"/>
        </w:rPr>
        <w:sectPr w:rsidR="00E47360" w:rsidRPr="00E33E6E" w:rsidSect="00CA1E0C">
          <w:footerReference w:type="default" r:id="rId8"/>
          <w:footerReference w:type="first" r:id="rId9"/>
          <w:type w:val="continuous"/>
          <w:pgSz w:w="11906" w:h="16838" w:code="9"/>
          <w:pgMar w:top="1701" w:right="1701" w:bottom="1701" w:left="2268" w:header="706" w:footer="706" w:gutter="0"/>
          <w:pgNumType w:fmt="lowerRoman" w:start="1" w:chapStyle="1"/>
          <w:cols w:space="708"/>
          <w:titlePg/>
          <w:docGrid w:linePitch="360"/>
        </w:sectPr>
      </w:pPr>
    </w:p>
    <w:p w14:paraId="730ECA23" w14:textId="449FF5C1" w:rsidR="00790067" w:rsidRPr="00E33E6E" w:rsidRDefault="00FB32FF" w:rsidP="001116C9">
      <w:pPr>
        <w:pStyle w:val="Heading1"/>
        <w:spacing w:after="240" w:line="720" w:lineRule="auto"/>
        <w:rPr>
          <w:rFonts w:ascii="Times New Roman" w:hAnsi="Times New Roman" w:cs="Times New Roman"/>
        </w:rPr>
      </w:pPr>
      <w:bookmarkStart w:id="2" w:name="_Toc133985359"/>
      <w:r w:rsidRPr="00E33E6E">
        <w:rPr>
          <w:rFonts w:ascii="Times New Roman" w:hAnsi="Times New Roman" w:cs="Times New Roman"/>
        </w:rPr>
        <w:lastRenderedPageBreak/>
        <w:t>BAB I</w:t>
      </w:r>
      <w:r w:rsidR="00BF4429" w:rsidRPr="00E33E6E">
        <w:rPr>
          <w:rFonts w:ascii="Times New Roman" w:hAnsi="Times New Roman" w:cs="Times New Roman"/>
        </w:rPr>
        <w:t>.</w:t>
      </w:r>
      <w:r w:rsidRPr="00E33E6E">
        <w:rPr>
          <w:rFonts w:ascii="Times New Roman" w:hAnsi="Times New Roman" w:cs="Times New Roman"/>
        </w:rPr>
        <w:t xml:space="preserve"> </w:t>
      </w:r>
      <w:r w:rsidR="00790067" w:rsidRPr="00E33E6E">
        <w:rPr>
          <w:rFonts w:ascii="Times New Roman" w:hAnsi="Times New Roman" w:cs="Times New Roman"/>
        </w:rPr>
        <w:t>PENDAHULUAN</w:t>
      </w:r>
      <w:bookmarkEnd w:id="1"/>
      <w:bookmarkEnd w:id="2"/>
    </w:p>
    <w:p w14:paraId="3EC00868" w14:textId="3D3A71D8" w:rsidR="008D48AF" w:rsidRPr="00E33E6E" w:rsidRDefault="00E31EC5" w:rsidP="00BD04B5">
      <w:pPr>
        <w:pStyle w:val="Heading2"/>
        <w:numPr>
          <w:ilvl w:val="1"/>
          <w:numId w:val="1"/>
        </w:numPr>
        <w:spacing w:line="480" w:lineRule="auto"/>
        <w:ind w:left="539" w:hanging="539"/>
        <w:rPr>
          <w:rFonts w:ascii="Times New Roman" w:hAnsi="Times New Roman" w:cs="Times New Roman"/>
          <w:lang w:val="en-US"/>
        </w:rPr>
      </w:pPr>
      <w:bookmarkStart w:id="3" w:name="_Toc133985360"/>
      <w:r w:rsidRPr="00E33E6E">
        <w:rPr>
          <w:rFonts w:ascii="Times New Roman" w:hAnsi="Times New Roman" w:cs="Times New Roman"/>
          <w:lang w:val="en-US"/>
        </w:rPr>
        <w:t>Latar Belakang</w:t>
      </w:r>
      <w:bookmarkStart w:id="4" w:name="_Hlk122849425"/>
      <w:bookmarkEnd w:id="3"/>
    </w:p>
    <w:bookmarkEnd w:id="4"/>
    <w:p w14:paraId="78E618F2" w14:textId="750E5D57" w:rsidR="00A51777" w:rsidRPr="00A51777" w:rsidRDefault="00A51777" w:rsidP="00A51777">
      <w:pPr>
        <w:pStyle w:val="BodyText"/>
        <w:spacing w:line="360" w:lineRule="auto"/>
        <w:rPr>
          <w:rFonts w:ascii="Times New Roman" w:hAnsi="Times New Roman" w:cs="Times New Roman"/>
        </w:rPr>
      </w:pPr>
      <w:r w:rsidRPr="00A51777">
        <w:rPr>
          <w:rFonts w:ascii="Times New Roman" w:hAnsi="Times New Roman" w:cs="Times New Roman"/>
        </w:rPr>
        <w:t>Integritas aset</w:t>
      </w:r>
      <w:r>
        <w:rPr>
          <w:rFonts w:ascii="Times New Roman" w:hAnsi="Times New Roman" w:cs="Times New Roman"/>
        </w:rPr>
        <w:t xml:space="preserve"> (Asset Integrity)</w:t>
      </w:r>
      <w:r w:rsidRPr="00A51777">
        <w:rPr>
          <w:rFonts w:ascii="Times New Roman" w:hAnsi="Times New Roman" w:cs="Times New Roman"/>
        </w:rPr>
        <w:t xml:space="preserve"> mengacu pada kondisi dan keandalan </w:t>
      </w:r>
      <w:r>
        <w:rPr>
          <w:rFonts w:ascii="Times New Roman" w:hAnsi="Times New Roman" w:cs="Times New Roman"/>
        </w:rPr>
        <w:t>suatu aset</w:t>
      </w:r>
      <w:r w:rsidRPr="00A51777">
        <w:rPr>
          <w:rFonts w:ascii="Times New Roman" w:hAnsi="Times New Roman" w:cs="Times New Roman"/>
        </w:rPr>
        <w:t>. Keberlanjutan operasional dan keamanan personel tergantung pada integritas yang dipertahankan oleh aset-aset tersebut. Kerusakan atau kegagalan aset dapat mengakibatkan kecelakaan, gangguan operasional, penurunan produksi, dan bahkan dampak lingkungan yang serius.</w:t>
      </w:r>
      <w:r>
        <w:rPr>
          <w:rFonts w:ascii="Times New Roman" w:hAnsi="Times New Roman" w:cs="Times New Roman"/>
        </w:rPr>
        <w:t xml:space="preserve"> </w:t>
      </w:r>
      <w:r w:rsidRPr="00A51777">
        <w:rPr>
          <w:rFonts w:ascii="Times New Roman" w:hAnsi="Times New Roman" w:cs="Times New Roman"/>
        </w:rPr>
        <w:t>Dalam industri minyak dan gas, aset seringkali beroperasi di kondisi yang ekstrem, seperti tekanan tinggi, suhu ekstrim, dan lingkungan korosif. Hal ini meningkatkan risiko korosi, kelelahan material, retak, dan penurunan kinerja aset seiring waktu. Oleh karena itu, menjaga integritas aset menjadi prioritas utama.</w:t>
      </w:r>
    </w:p>
    <w:p w14:paraId="6D2FBF9B" w14:textId="3E677E76" w:rsidR="00A51777" w:rsidRDefault="00A51777" w:rsidP="00A51777">
      <w:pPr>
        <w:pStyle w:val="BodyText"/>
        <w:spacing w:line="360" w:lineRule="auto"/>
        <w:rPr>
          <w:rFonts w:ascii="Times New Roman" w:hAnsi="Times New Roman" w:cs="Times New Roman"/>
        </w:rPr>
      </w:pPr>
      <w:r w:rsidRPr="00A51777">
        <w:rPr>
          <w:rFonts w:ascii="Times New Roman" w:hAnsi="Times New Roman" w:cs="Times New Roman"/>
        </w:rPr>
        <w:t>Tradisionalnya, pemeliharaan aset dilakukan melalui inspeksi manual dan jadwal pemeliharaan rutin. Namun, pendekatan ini dapat menjadi mahal, memakan waktu, dan sulit untuk mendeteksi masalah yang tersembunyi atau berkembang secara bertahap. Itulah sebabnya penerapan teknologi modern, seperti Kecerdasan Buatan (AI), telah menjadi perhatian utama dalam menjaga integritas aset.</w:t>
      </w:r>
      <w:r>
        <w:rPr>
          <w:rFonts w:ascii="Times New Roman" w:hAnsi="Times New Roman" w:cs="Times New Roman"/>
        </w:rPr>
        <w:t xml:space="preserve"> </w:t>
      </w:r>
      <w:r w:rsidRPr="00A51777">
        <w:rPr>
          <w:rFonts w:ascii="Times New Roman" w:hAnsi="Times New Roman" w:cs="Times New Roman"/>
        </w:rPr>
        <w:t>Dengan menggunakan AI, perusahaan dapat mengumpulkan dan menganalisis data aset secara real-time, memperkirakan keandalan dan masa pakai sisa aset, serta mengidentifikasi indikasi awal potensi kegagalan atau masalah integritas. Hal ini memungkinkan pengambilan keputusan yang lebih cepat dan tepat dalam melakukan tindakan perbaikan atau pemeliharaan, mengurangi risiko kegagalan, dan memaksimalkan efisiensi operasional.</w:t>
      </w:r>
    </w:p>
    <w:p w14:paraId="7195D5F8" w14:textId="107C407F" w:rsidR="00825308" w:rsidRPr="0076000C" w:rsidRDefault="0076000C" w:rsidP="0076000C">
      <w:pPr>
        <w:pStyle w:val="BodyText"/>
        <w:spacing w:line="360" w:lineRule="auto"/>
        <w:rPr>
          <w:rFonts w:ascii="Times New Roman" w:hAnsi="Times New Roman" w:cs="Times New Roman"/>
          <w:u w:val="single"/>
        </w:rPr>
      </w:pPr>
      <w:r w:rsidRPr="0076000C">
        <w:rPr>
          <w:rFonts w:ascii="Times New Roman" w:hAnsi="Times New Roman" w:cs="Times New Roman"/>
          <w:u w:val="single"/>
        </w:rPr>
        <w:t xml:space="preserve">Penelitian terhadap Cryptocurrency telah banyak dilakukan. Beberapa diantaranya yaitu, Andi (2021), Hua (2020) dan Kwon et al (2019) menggunakan model LSTM untuk memprediksi harga Bitcoin. Lalu, Pant et al (2018) menggunakan Recurrent Neural Network (RNN) dan Huang et al (2021) menggunakan Long Short-Term Memory Network (LSTM) untuk memprediksi harga Cryptocurrency berdasarkan analisis sentimen Twitter. Sementara itu, dalam penggunaan Natural Language Processing (NLP) terdapat penelitian yang melakukan pemodelan pada sentimen Twitter terhadap </w:t>
      </w:r>
      <w:proofErr w:type="spellStart"/>
      <w:r w:rsidRPr="0076000C">
        <w:rPr>
          <w:rFonts w:ascii="Times New Roman" w:hAnsi="Times New Roman" w:cs="Times New Roman"/>
          <w:u w:val="single"/>
        </w:rPr>
        <w:t>Cryptoccurency</w:t>
      </w:r>
      <w:proofErr w:type="spellEnd"/>
      <w:r w:rsidRPr="0076000C">
        <w:rPr>
          <w:rFonts w:ascii="Times New Roman" w:hAnsi="Times New Roman" w:cs="Times New Roman"/>
          <w:u w:val="single"/>
        </w:rPr>
        <w:t xml:space="preserve"> oleh </w:t>
      </w:r>
      <w:proofErr w:type="spellStart"/>
      <w:r w:rsidRPr="0076000C">
        <w:rPr>
          <w:rFonts w:ascii="Times New Roman" w:hAnsi="Times New Roman" w:cs="Times New Roman"/>
          <w:u w:val="single"/>
        </w:rPr>
        <w:t>Citien</w:t>
      </w:r>
      <w:proofErr w:type="spellEnd"/>
      <w:r w:rsidRPr="0076000C">
        <w:rPr>
          <w:rFonts w:ascii="Times New Roman" w:hAnsi="Times New Roman" w:cs="Times New Roman"/>
          <w:u w:val="single"/>
        </w:rPr>
        <w:t xml:space="preserve"> et al (2022), Wong (2021), dan </w:t>
      </w:r>
      <w:proofErr w:type="spellStart"/>
      <w:r w:rsidRPr="0076000C">
        <w:rPr>
          <w:rFonts w:ascii="Times New Roman" w:hAnsi="Times New Roman" w:cs="Times New Roman"/>
          <w:u w:val="single"/>
        </w:rPr>
        <w:t>Deebadi</w:t>
      </w:r>
      <w:proofErr w:type="spellEnd"/>
      <w:r w:rsidRPr="0076000C">
        <w:rPr>
          <w:rFonts w:ascii="Times New Roman" w:hAnsi="Times New Roman" w:cs="Times New Roman"/>
          <w:u w:val="single"/>
        </w:rPr>
        <w:t xml:space="preserve"> (2022).</w:t>
      </w:r>
    </w:p>
    <w:p w14:paraId="3C4AC29E" w14:textId="5BD680AA" w:rsidR="00EC06BD" w:rsidRPr="00E33E6E" w:rsidRDefault="00A51777" w:rsidP="00A51777">
      <w:pPr>
        <w:pStyle w:val="BodyText"/>
        <w:spacing w:line="360" w:lineRule="auto"/>
        <w:rPr>
          <w:rFonts w:ascii="Times New Roman" w:hAnsi="Times New Roman" w:cs="Times New Roman"/>
        </w:rPr>
      </w:pPr>
      <w:r w:rsidRPr="00A51777">
        <w:rPr>
          <w:rFonts w:ascii="Times New Roman" w:hAnsi="Times New Roman" w:cs="Times New Roman"/>
        </w:rPr>
        <w:t xml:space="preserve">Dengan latar belakang ini, Integritas Aset menjadi fokus penting dalam industri minyak dan gas. Melalui penerapan teknologi AI dan pendekatan cerdas seperti Intelligent Asset Integrity (IAI), perusahaan dapat meningkatkan keamanan, keandalan, efisiensi, dan keberlanjutan operasional aset mereka, sehingga mencapai hasil yang lebih baik dalam </w:t>
      </w:r>
      <w:r w:rsidRPr="00A51777">
        <w:rPr>
          <w:rFonts w:ascii="Times New Roman" w:hAnsi="Times New Roman" w:cs="Times New Roman"/>
        </w:rPr>
        <w:lastRenderedPageBreak/>
        <w:t>jangka panjang.</w:t>
      </w:r>
    </w:p>
    <w:p w14:paraId="48FECA92" w14:textId="2ACB3182" w:rsidR="00790067" w:rsidRPr="00E33E6E" w:rsidRDefault="00E31EC5" w:rsidP="001116C9">
      <w:pPr>
        <w:pStyle w:val="Heading2"/>
        <w:numPr>
          <w:ilvl w:val="1"/>
          <w:numId w:val="1"/>
        </w:numPr>
        <w:spacing w:line="480" w:lineRule="auto"/>
        <w:ind w:left="567" w:hanging="567"/>
        <w:rPr>
          <w:rFonts w:ascii="Times New Roman" w:hAnsi="Times New Roman" w:cs="Times New Roman"/>
        </w:rPr>
      </w:pPr>
      <w:bookmarkStart w:id="5" w:name="_Toc133985361"/>
      <w:r w:rsidRPr="00E33E6E">
        <w:rPr>
          <w:rFonts w:ascii="Times New Roman" w:hAnsi="Times New Roman" w:cs="Times New Roman"/>
        </w:rPr>
        <w:t>Rumusan Masalah</w:t>
      </w:r>
      <w:r w:rsidR="00C2476F" w:rsidRPr="00E33E6E">
        <w:rPr>
          <w:rFonts w:ascii="Times New Roman" w:hAnsi="Times New Roman" w:cs="Times New Roman"/>
        </w:rPr>
        <w:t xml:space="preserve"> dan Pertanyaan Penelitian</w:t>
      </w:r>
      <w:bookmarkEnd w:id="5"/>
    </w:p>
    <w:p w14:paraId="6E5395A6" w14:textId="02B52D2A" w:rsidR="00C2476F" w:rsidRPr="00E33E6E" w:rsidRDefault="00C8352A" w:rsidP="00E33E6E">
      <w:pPr>
        <w:pStyle w:val="BodyText"/>
        <w:spacing w:line="360" w:lineRule="auto"/>
        <w:rPr>
          <w:rFonts w:ascii="Times New Roman" w:hAnsi="Times New Roman" w:cs="Times New Roman"/>
        </w:rPr>
      </w:pPr>
      <w:r>
        <w:rPr>
          <w:rFonts w:ascii="Times New Roman" w:hAnsi="Times New Roman" w:cs="Times New Roman"/>
        </w:rPr>
        <w:t xml:space="preserve">Lorem Ipsum dolor sit </w:t>
      </w:r>
      <w:proofErr w:type="gramStart"/>
      <w:r>
        <w:rPr>
          <w:rFonts w:ascii="Times New Roman" w:hAnsi="Times New Roman" w:cs="Times New Roman"/>
        </w:rPr>
        <w:t>Amit</w:t>
      </w:r>
      <w:proofErr w:type="gramEnd"/>
    </w:p>
    <w:p w14:paraId="42C24F9E" w14:textId="257AF4A0" w:rsidR="00E31EC5" w:rsidRPr="00E33E6E" w:rsidRDefault="00E31EC5" w:rsidP="001116C9">
      <w:pPr>
        <w:pStyle w:val="Heading2"/>
        <w:numPr>
          <w:ilvl w:val="1"/>
          <w:numId w:val="9"/>
        </w:numPr>
        <w:tabs>
          <w:tab w:val="left" w:pos="540"/>
        </w:tabs>
        <w:spacing w:before="240" w:line="480" w:lineRule="auto"/>
        <w:ind w:hanging="720"/>
        <w:rPr>
          <w:rFonts w:ascii="Times New Roman" w:hAnsi="Times New Roman" w:cs="Times New Roman"/>
        </w:rPr>
      </w:pPr>
      <w:bookmarkStart w:id="6" w:name="_Toc133985362"/>
      <w:r w:rsidRPr="00E33E6E">
        <w:rPr>
          <w:rFonts w:ascii="Times New Roman" w:hAnsi="Times New Roman" w:cs="Times New Roman"/>
        </w:rPr>
        <w:t>Batasan Masalah</w:t>
      </w:r>
      <w:bookmarkEnd w:id="6"/>
    </w:p>
    <w:p w14:paraId="627A038E" w14:textId="7C2936E2" w:rsidR="00D97B2C" w:rsidRPr="00E33E6E" w:rsidRDefault="009672A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latar belakang yang telah diuraikan di atas, diperoleh </w:t>
      </w:r>
      <w:r w:rsidR="00347D8E" w:rsidRPr="00E33E6E">
        <w:rPr>
          <w:rFonts w:ascii="Times New Roman" w:hAnsi="Times New Roman" w:cs="Times New Roman"/>
        </w:rPr>
        <w:t>batasan</w:t>
      </w:r>
      <w:r w:rsidRPr="00E33E6E">
        <w:rPr>
          <w:rFonts w:ascii="Times New Roman" w:hAnsi="Times New Roman" w:cs="Times New Roman"/>
        </w:rPr>
        <w:t xml:space="preserve"> masalah yang </w:t>
      </w:r>
      <w:r w:rsidR="00347D8E" w:rsidRPr="00E33E6E">
        <w:rPr>
          <w:rFonts w:ascii="Times New Roman" w:hAnsi="Times New Roman" w:cs="Times New Roman"/>
        </w:rPr>
        <w:t>dalam penelitian ini</w:t>
      </w:r>
      <w:r w:rsidRPr="00E33E6E">
        <w:rPr>
          <w:rFonts w:ascii="Times New Roman" w:hAnsi="Times New Roman" w:cs="Times New Roman"/>
        </w:rPr>
        <w:t xml:space="preserve"> adalah:</w:t>
      </w:r>
    </w:p>
    <w:p w14:paraId="5D4299E3" w14:textId="236B377B" w:rsidR="004F4E42" w:rsidRPr="00E33E6E" w:rsidRDefault="00347D8E"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Data yang digunakan merupakan</w:t>
      </w:r>
      <w:r w:rsidR="00E859AD" w:rsidRPr="00E33E6E">
        <w:rPr>
          <w:rFonts w:ascii="Times New Roman" w:hAnsi="Times New Roman" w:cs="Times New Roman"/>
        </w:rPr>
        <w:t>.</w:t>
      </w:r>
    </w:p>
    <w:p w14:paraId="1A87F3F8" w14:textId="633C2F84" w:rsidR="004831BD" w:rsidRPr="00E33E6E" w:rsidRDefault="002F6C1D"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 xml:space="preserve">Data </w:t>
      </w:r>
    </w:p>
    <w:p w14:paraId="3DF5B775" w14:textId="548DBE62" w:rsidR="002F6C1D" w:rsidRPr="00E33E6E" w:rsidRDefault="002F6C1D" w:rsidP="00E33E6E">
      <w:pPr>
        <w:pStyle w:val="BodyText"/>
        <w:numPr>
          <w:ilvl w:val="0"/>
          <w:numId w:val="4"/>
        </w:numPr>
        <w:spacing w:after="0" w:line="360" w:lineRule="auto"/>
        <w:ind w:left="426" w:hanging="426"/>
        <w:rPr>
          <w:rFonts w:ascii="Times New Roman" w:hAnsi="Times New Roman" w:cs="Times New Roman"/>
        </w:rPr>
      </w:pPr>
      <w:r w:rsidRPr="00E33E6E">
        <w:rPr>
          <w:rFonts w:ascii="Times New Roman" w:hAnsi="Times New Roman" w:cs="Times New Roman"/>
        </w:rPr>
        <w:t>Rentang data yang digunakan</w:t>
      </w:r>
    </w:p>
    <w:p w14:paraId="286FBDD3" w14:textId="77777777" w:rsidR="00E859AD" w:rsidRPr="00E33E6E" w:rsidRDefault="00E859AD" w:rsidP="008D0851">
      <w:pPr>
        <w:pStyle w:val="ListParagraph"/>
        <w:keepNext/>
        <w:keepLines/>
        <w:numPr>
          <w:ilvl w:val="0"/>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7" w:name="_Toc122850400"/>
      <w:bookmarkStart w:id="8" w:name="_Toc122850618"/>
      <w:bookmarkStart w:id="9" w:name="_Toc122850704"/>
      <w:bookmarkStart w:id="10" w:name="_Toc129564621"/>
      <w:bookmarkStart w:id="11" w:name="_Toc133983020"/>
      <w:bookmarkStart w:id="12" w:name="_Toc133985329"/>
      <w:bookmarkStart w:id="13" w:name="_Toc133985363"/>
      <w:bookmarkEnd w:id="7"/>
      <w:bookmarkEnd w:id="8"/>
      <w:bookmarkEnd w:id="9"/>
      <w:bookmarkEnd w:id="10"/>
      <w:bookmarkEnd w:id="11"/>
      <w:bookmarkEnd w:id="12"/>
      <w:bookmarkEnd w:id="13"/>
    </w:p>
    <w:p w14:paraId="53398904"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14" w:name="_Toc122850401"/>
      <w:bookmarkStart w:id="15" w:name="_Toc122850619"/>
      <w:bookmarkStart w:id="16" w:name="_Toc122850705"/>
      <w:bookmarkStart w:id="17" w:name="_Toc129564622"/>
      <w:bookmarkStart w:id="18" w:name="_Toc133983021"/>
      <w:bookmarkStart w:id="19" w:name="_Toc133985330"/>
      <w:bookmarkStart w:id="20" w:name="_Toc133985364"/>
      <w:bookmarkEnd w:id="14"/>
      <w:bookmarkEnd w:id="15"/>
      <w:bookmarkEnd w:id="16"/>
      <w:bookmarkEnd w:id="17"/>
      <w:bookmarkEnd w:id="18"/>
      <w:bookmarkEnd w:id="19"/>
      <w:bookmarkEnd w:id="20"/>
    </w:p>
    <w:p w14:paraId="79A8CC88"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1" w:name="_Toc122850402"/>
      <w:bookmarkStart w:id="22" w:name="_Toc122850620"/>
      <w:bookmarkStart w:id="23" w:name="_Toc122850706"/>
      <w:bookmarkStart w:id="24" w:name="_Toc129564623"/>
      <w:bookmarkStart w:id="25" w:name="_Toc133983022"/>
      <w:bookmarkStart w:id="26" w:name="_Toc133985331"/>
      <w:bookmarkStart w:id="27" w:name="_Toc133985365"/>
      <w:bookmarkEnd w:id="21"/>
      <w:bookmarkEnd w:id="22"/>
      <w:bookmarkEnd w:id="23"/>
      <w:bookmarkEnd w:id="24"/>
      <w:bookmarkEnd w:id="25"/>
      <w:bookmarkEnd w:id="26"/>
      <w:bookmarkEnd w:id="27"/>
    </w:p>
    <w:p w14:paraId="433BD681" w14:textId="77777777" w:rsidR="00E859AD" w:rsidRPr="00E33E6E" w:rsidRDefault="00E859AD" w:rsidP="008D0851">
      <w:pPr>
        <w:pStyle w:val="ListParagraph"/>
        <w:keepNext/>
        <w:keepLines/>
        <w:numPr>
          <w:ilvl w:val="1"/>
          <w:numId w:val="3"/>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28" w:name="_Toc122850403"/>
      <w:bookmarkStart w:id="29" w:name="_Toc122850621"/>
      <w:bookmarkStart w:id="30" w:name="_Toc122850707"/>
      <w:bookmarkStart w:id="31" w:name="_Toc129564624"/>
      <w:bookmarkStart w:id="32" w:name="_Toc133983023"/>
      <w:bookmarkStart w:id="33" w:name="_Toc133985332"/>
      <w:bookmarkStart w:id="34" w:name="_Toc133985366"/>
      <w:bookmarkEnd w:id="28"/>
      <w:bookmarkEnd w:id="29"/>
      <w:bookmarkEnd w:id="30"/>
      <w:bookmarkEnd w:id="31"/>
      <w:bookmarkEnd w:id="32"/>
      <w:bookmarkEnd w:id="33"/>
      <w:bookmarkEnd w:id="34"/>
    </w:p>
    <w:p w14:paraId="1D8905A6" w14:textId="5BBB8074" w:rsidR="00E31EC5" w:rsidRPr="00E33E6E" w:rsidRDefault="00E31EC5" w:rsidP="001116C9">
      <w:pPr>
        <w:pStyle w:val="Heading2"/>
        <w:numPr>
          <w:ilvl w:val="1"/>
          <w:numId w:val="3"/>
        </w:numPr>
        <w:tabs>
          <w:tab w:val="left" w:pos="709"/>
        </w:tabs>
        <w:spacing w:before="240" w:line="480" w:lineRule="auto"/>
        <w:ind w:left="567" w:hanging="567"/>
        <w:rPr>
          <w:rFonts w:ascii="Times New Roman" w:hAnsi="Times New Roman" w:cs="Times New Roman"/>
        </w:rPr>
      </w:pPr>
      <w:bookmarkStart w:id="35" w:name="_Toc133985367"/>
      <w:r w:rsidRPr="00E33E6E">
        <w:rPr>
          <w:rFonts w:ascii="Times New Roman" w:hAnsi="Times New Roman" w:cs="Times New Roman"/>
        </w:rPr>
        <w:t>Tujuan Perancangan</w:t>
      </w:r>
      <w:bookmarkEnd w:id="35"/>
      <w:r w:rsidRPr="00E33E6E">
        <w:rPr>
          <w:rFonts w:ascii="Times New Roman" w:hAnsi="Times New Roman" w:cs="Times New Roman"/>
        </w:rPr>
        <w:t xml:space="preserve"> </w:t>
      </w:r>
    </w:p>
    <w:p w14:paraId="5B4791E3" w14:textId="10FBE517" w:rsidR="00E31EC5" w:rsidRPr="00E33E6E" w:rsidRDefault="00F55EC0" w:rsidP="00E33E6E">
      <w:pPr>
        <w:pStyle w:val="BodyText"/>
        <w:spacing w:line="360" w:lineRule="auto"/>
        <w:rPr>
          <w:rFonts w:ascii="Times New Roman" w:hAnsi="Times New Roman" w:cs="Times New Roman"/>
        </w:rPr>
      </w:pPr>
      <w:r w:rsidRPr="00E33E6E">
        <w:rPr>
          <w:rFonts w:ascii="Times New Roman" w:hAnsi="Times New Roman" w:cs="Times New Roman"/>
        </w:rPr>
        <w:t>Berdasarkan rumusan masalah</w:t>
      </w:r>
      <w:r w:rsidR="00E859AD" w:rsidRPr="00E33E6E">
        <w:rPr>
          <w:rFonts w:ascii="Times New Roman" w:hAnsi="Times New Roman" w:cs="Times New Roman"/>
        </w:rPr>
        <w:t xml:space="preserve"> yang telah diuraikan di</w:t>
      </w:r>
      <w:r w:rsidRPr="00E33E6E">
        <w:rPr>
          <w:rFonts w:ascii="Times New Roman" w:hAnsi="Times New Roman" w:cs="Times New Roman"/>
        </w:rPr>
        <w:t xml:space="preserve"> atas, maka</w:t>
      </w:r>
      <w:r w:rsidR="00E859AD" w:rsidRPr="00E33E6E">
        <w:rPr>
          <w:rFonts w:ascii="Times New Roman" w:hAnsi="Times New Roman" w:cs="Times New Roman"/>
        </w:rPr>
        <w:t xml:space="preserve"> tujuan </w:t>
      </w:r>
      <w:r w:rsidR="004831BD" w:rsidRPr="00E33E6E">
        <w:rPr>
          <w:rFonts w:ascii="Times New Roman" w:hAnsi="Times New Roman" w:cs="Times New Roman"/>
        </w:rPr>
        <w:t>penelitian</w:t>
      </w:r>
      <w:r w:rsidR="00E859AD" w:rsidRPr="00E33E6E">
        <w:rPr>
          <w:rFonts w:ascii="Times New Roman" w:hAnsi="Times New Roman" w:cs="Times New Roman"/>
        </w:rPr>
        <w:t xml:space="preserve"> yang ingin dicapai</w:t>
      </w:r>
      <w:r w:rsidRPr="00E33E6E">
        <w:rPr>
          <w:rFonts w:ascii="Times New Roman" w:hAnsi="Times New Roman" w:cs="Times New Roman"/>
        </w:rPr>
        <w:t xml:space="preserve"> adalah</w:t>
      </w:r>
      <w:r w:rsidR="004831BD" w:rsidRPr="00E33E6E">
        <w:rPr>
          <w:rFonts w:ascii="Times New Roman" w:hAnsi="Times New Roman" w:cs="Times New Roman"/>
        </w:rPr>
        <w:t xml:space="preserve"> :</w:t>
      </w:r>
    </w:p>
    <w:p w14:paraId="2A906153" w14:textId="07A53595" w:rsidR="004831BD" w:rsidRPr="00E33E6E" w:rsidRDefault="004831BD"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w:t>
      </w:r>
      <w:r w:rsidR="002C275F" w:rsidRPr="00E33E6E">
        <w:rPr>
          <w:rFonts w:ascii="Times New Roman" w:hAnsi="Times New Roman" w:cs="Times New Roman"/>
        </w:rPr>
        <w:t xml:space="preserve"> </w:t>
      </w:r>
      <w:proofErr w:type="gramStart"/>
      <w:r w:rsidRPr="00E33E6E">
        <w:rPr>
          <w:rFonts w:ascii="Times New Roman" w:hAnsi="Times New Roman" w:cs="Times New Roman"/>
        </w:rPr>
        <w:t>mengetahui</w:t>
      </w:r>
      <w:r w:rsidR="00825308">
        <w:rPr>
          <w:rFonts w:ascii="Times New Roman" w:hAnsi="Times New Roman" w:cs="Times New Roman"/>
        </w:rPr>
        <w:t xml:space="preserve"> </w:t>
      </w:r>
      <w:r w:rsidR="002F6C1D" w:rsidRPr="00E33E6E">
        <w:rPr>
          <w:rFonts w:ascii="Times New Roman" w:hAnsi="Times New Roman" w:cs="Times New Roman"/>
        </w:rPr>
        <w:t>.</w:t>
      </w:r>
      <w:proofErr w:type="gramEnd"/>
    </w:p>
    <w:p w14:paraId="4099219D" w14:textId="308DD3A6" w:rsidR="004831BD" w:rsidRPr="00E33E6E" w:rsidRDefault="004831BD"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Untuk</w:t>
      </w:r>
      <w:r w:rsidR="002C275F" w:rsidRPr="00E33E6E">
        <w:rPr>
          <w:rFonts w:ascii="Times New Roman" w:hAnsi="Times New Roman" w:cs="Times New Roman"/>
        </w:rPr>
        <w:t xml:space="preserve"> </w:t>
      </w:r>
      <w:proofErr w:type="gramStart"/>
      <w:r w:rsidRPr="00E33E6E">
        <w:rPr>
          <w:rFonts w:ascii="Times New Roman" w:hAnsi="Times New Roman" w:cs="Times New Roman"/>
        </w:rPr>
        <w:t>me</w:t>
      </w:r>
      <w:r w:rsidR="002C275F" w:rsidRPr="00E33E6E">
        <w:rPr>
          <w:rFonts w:ascii="Times New Roman" w:hAnsi="Times New Roman" w:cs="Times New Roman"/>
        </w:rPr>
        <w:t>ngetahui</w:t>
      </w:r>
      <w:r w:rsidR="00825308">
        <w:rPr>
          <w:rFonts w:ascii="Times New Roman" w:hAnsi="Times New Roman" w:cs="Times New Roman"/>
        </w:rPr>
        <w:t xml:space="preserve"> </w:t>
      </w:r>
      <w:r w:rsidR="002C275F" w:rsidRPr="00E33E6E">
        <w:rPr>
          <w:rFonts w:ascii="Times New Roman" w:hAnsi="Times New Roman" w:cs="Times New Roman"/>
        </w:rPr>
        <w:t>.</w:t>
      </w:r>
      <w:proofErr w:type="gramEnd"/>
    </w:p>
    <w:p w14:paraId="55AEE4E5" w14:textId="53481151" w:rsidR="004214CC" w:rsidRPr="00E33E6E" w:rsidRDefault="004214CC" w:rsidP="00E33E6E">
      <w:pPr>
        <w:pStyle w:val="BodyText"/>
        <w:numPr>
          <w:ilvl w:val="0"/>
          <w:numId w:val="5"/>
        </w:numPr>
        <w:spacing w:after="0" w:line="360" w:lineRule="auto"/>
        <w:ind w:left="426" w:hanging="426"/>
        <w:rPr>
          <w:rFonts w:ascii="Times New Roman" w:hAnsi="Times New Roman" w:cs="Times New Roman"/>
        </w:rPr>
      </w:pPr>
      <w:r w:rsidRPr="00E33E6E">
        <w:rPr>
          <w:rFonts w:ascii="Times New Roman" w:hAnsi="Times New Roman" w:cs="Times New Roman"/>
        </w:rPr>
        <w:t xml:space="preserve">Untuk </w:t>
      </w:r>
      <w:proofErr w:type="gramStart"/>
      <w:r w:rsidRPr="00E33E6E">
        <w:rPr>
          <w:rFonts w:ascii="Times New Roman" w:hAnsi="Times New Roman" w:cs="Times New Roman"/>
        </w:rPr>
        <w:t>mengetahui</w:t>
      </w:r>
      <w:r w:rsidR="00825308">
        <w:rPr>
          <w:rFonts w:ascii="Times New Roman" w:hAnsi="Times New Roman" w:cs="Times New Roman"/>
        </w:rPr>
        <w:t xml:space="preserve"> </w:t>
      </w:r>
      <w:r w:rsidRPr="00E33E6E">
        <w:rPr>
          <w:rFonts w:ascii="Times New Roman" w:hAnsi="Times New Roman" w:cs="Times New Roman"/>
        </w:rPr>
        <w:t>.</w:t>
      </w:r>
      <w:proofErr w:type="gramEnd"/>
    </w:p>
    <w:p w14:paraId="11FA783A" w14:textId="77777777" w:rsidR="003A174E" w:rsidRPr="00E33E6E" w:rsidRDefault="003A174E" w:rsidP="008D0851">
      <w:pPr>
        <w:pStyle w:val="ListParagraph"/>
        <w:keepNext/>
        <w:keepLines/>
        <w:numPr>
          <w:ilvl w:val="0"/>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36" w:name="_Toc122850405"/>
      <w:bookmarkStart w:id="37" w:name="_Toc122850623"/>
      <w:bookmarkStart w:id="38" w:name="_Toc122850709"/>
      <w:bookmarkStart w:id="39" w:name="_Toc129564626"/>
      <w:bookmarkStart w:id="40" w:name="_Toc133983025"/>
      <w:bookmarkStart w:id="41" w:name="_Toc133985334"/>
      <w:bookmarkStart w:id="42" w:name="_Toc133985368"/>
      <w:bookmarkEnd w:id="36"/>
      <w:bookmarkEnd w:id="37"/>
      <w:bookmarkEnd w:id="38"/>
      <w:bookmarkEnd w:id="39"/>
      <w:bookmarkEnd w:id="40"/>
      <w:bookmarkEnd w:id="41"/>
      <w:bookmarkEnd w:id="42"/>
    </w:p>
    <w:p w14:paraId="3283100E"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43" w:name="_Toc122850406"/>
      <w:bookmarkStart w:id="44" w:name="_Toc122850624"/>
      <w:bookmarkStart w:id="45" w:name="_Toc122850710"/>
      <w:bookmarkStart w:id="46" w:name="_Toc129564627"/>
      <w:bookmarkStart w:id="47" w:name="_Toc133983026"/>
      <w:bookmarkStart w:id="48" w:name="_Toc133985335"/>
      <w:bookmarkStart w:id="49" w:name="_Toc133985369"/>
      <w:bookmarkEnd w:id="43"/>
      <w:bookmarkEnd w:id="44"/>
      <w:bookmarkEnd w:id="45"/>
      <w:bookmarkEnd w:id="46"/>
      <w:bookmarkEnd w:id="47"/>
      <w:bookmarkEnd w:id="48"/>
      <w:bookmarkEnd w:id="49"/>
    </w:p>
    <w:p w14:paraId="7F9B99CC"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0" w:name="_Toc122850407"/>
      <w:bookmarkStart w:id="51" w:name="_Toc122850625"/>
      <w:bookmarkStart w:id="52" w:name="_Toc122850711"/>
      <w:bookmarkStart w:id="53" w:name="_Toc129564628"/>
      <w:bookmarkStart w:id="54" w:name="_Toc133983027"/>
      <w:bookmarkStart w:id="55" w:name="_Toc133985336"/>
      <w:bookmarkStart w:id="56" w:name="_Toc133985370"/>
      <w:bookmarkEnd w:id="50"/>
      <w:bookmarkEnd w:id="51"/>
      <w:bookmarkEnd w:id="52"/>
      <w:bookmarkEnd w:id="53"/>
      <w:bookmarkEnd w:id="54"/>
      <w:bookmarkEnd w:id="55"/>
      <w:bookmarkEnd w:id="56"/>
    </w:p>
    <w:p w14:paraId="29266055"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57" w:name="_Toc122850408"/>
      <w:bookmarkStart w:id="58" w:name="_Toc122850626"/>
      <w:bookmarkStart w:id="59" w:name="_Toc122850712"/>
      <w:bookmarkStart w:id="60" w:name="_Toc129564629"/>
      <w:bookmarkStart w:id="61" w:name="_Toc133983028"/>
      <w:bookmarkStart w:id="62" w:name="_Toc133985337"/>
      <w:bookmarkStart w:id="63" w:name="_Toc133985371"/>
      <w:bookmarkEnd w:id="57"/>
      <w:bookmarkEnd w:id="58"/>
      <w:bookmarkEnd w:id="59"/>
      <w:bookmarkEnd w:id="60"/>
      <w:bookmarkEnd w:id="61"/>
      <w:bookmarkEnd w:id="62"/>
      <w:bookmarkEnd w:id="63"/>
    </w:p>
    <w:p w14:paraId="00A885D3" w14:textId="77777777" w:rsidR="003A174E" w:rsidRPr="00E33E6E" w:rsidRDefault="003A174E" w:rsidP="008D0851">
      <w:pPr>
        <w:pStyle w:val="ListParagraph"/>
        <w:keepNext/>
        <w:keepLines/>
        <w:numPr>
          <w:ilvl w:val="1"/>
          <w:numId w:val="5"/>
        </w:numPr>
        <w:tabs>
          <w:tab w:val="left" w:pos="540"/>
        </w:tabs>
        <w:spacing w:line="720" w:lineRule="auto"/>
        <w:contextualSpacing w:val="0"/>
        <w:jc w:val="both"/>
        <w:outlineLvl w:val="1"/>
        <w:rPr>
          <w:rFonts w:ascii="Times New Roman" w:eastAsiaTheme="majorEastAsia" w:hAnsi="Times New Roman" w:cs="Times New Roman"/>
          <w:b/>
          <w:vanish/>
          <w:szCs w:val="26"/>
          <w:lang w:val="en-ID"/>
        </w:rPr>
      </w:pPr>
      <w:bookmarkStart w:id="64" w:name="_Toc122850409"/>
      <w:bookmarkStart w:id="65" w:name="_Toc122850627"/>
      <w:bookmarkStart w:id="66" w:name="_Toc122850713"/>
      <w:bookmarkStart w:id="67" w:name="_Toc129564630"/>
      <w:bookmarkStart w:id="68" w:name="_Toc133983029"/>
      <w:bookmarkStart w:id="69" w:name="_Toc133985338"/>
      <w:bookmarkStart w:id="70" w:name="_Toc133985372"/>
      <w:bookmarkEnd w:id="64"/>
      <w:bookmarkEnd w:id="65"/>
      <w:bookmarkEnd w:id="66"/>
      <w:bookmarkEnd w:id="67"/>
      <w:bookmarkEnd w:id="68"/>
      <w:bookmarkEnd w:id="69"/>
      <w:bookmarkEnd w:id="70"/>
    </w:p>
    <w:p w14:paraId="1C1442E3" w14:textId="404A6243" w:rsidR="00E31EC5" w:rsidRPr="00E33E6E" w:rsidRDefault="00326D30" w:rsidP="001116C9">
      <w:pPr>
        <w:pStyle w:val="Heading2"/>
        <w:numPr>
          <w:ilvl w:val="1"/>
          <w:numId w:val="5"/>
        </w:numPr>
        <w:tabs>
          <w:tab w:val="left" w:pos="709"/>
        </w:tabs>
        <w:spacing w:before="240" w:line="480" w:lineRule="auto"/>
        <w:ind w:left="567" w:hanging="567"/>
        <w:rPr>
          <w:rFonts w:ascii="Times New Roman" w:hAnsi="Times New Roman" w:cs="Times New Roman"/>
        </w:rPr>
      </w:pPr>
      <w:bookmarkStart w:id="71" w:name="_Toc133985373"/>
      <w:r w:rsidRPr="00E33E6E">
        <w:rPr>
          <w:rFonts w:ascii="Times New Roman" w:hAnsi="Times New Roman" w:cs="Times New Roman"/>
        </w:rPr>
        <w:t>Manfaat Perancangan</w:t>
      </w:r>
      <w:bookmarkEnd w:id="71"/>
    </w:p>
    <w:p w14:paraId="13558496" w14:textId="64A73B49" w:rsidR="009E0210" w:rsidRPr="00E33E6E" w:rsidRDefault="00F55EC0" w:rsidP="00E33E6E">
      <w:pPr>
        <w:pStyle w:val="BodyText"/>
        <w:spacing w:line="360" w:lineRule="auto"/>
        <w:rPr>
          <w:rFonts w:ascii="Times New Roman" w:hAnsi="Times New Roman" w:cs="Times New Roman"/>
        </w:rPr>
      </w:pPr>
      <w:r w:rsidRPr="00E33E6E">
        <w:rPr>
          <w:rFonts w:ascii="Times New Roman" w:hAnsi="Times New Roman" w:cs="Times New Roman"/>
        </w:rPr>
        <w:t>Berdasarkan latar belakang yang tel</w:t>
      </w:r>
      <w:r w:rsidR="009E0210" w:rsidRPr="00E33E6E">
        <w:rPr>
          <w:rFonts w:ascii="Times New Roman" w:hAnsi="Times New Roman" w:cs="Times New Roman"/>
        </w:rPr>
        <w:t>ah diuraikan di atas, diperoleh manfaat perancangan yang ingin dicapai</w:t>
      </w:r>
      <w:r w:rsidRPr="00E33E6E">
        <w:rPr>
          <w:rFonts w:ascii="Times New Roman" w:hAnsi="Times New Roman" w:cs="Times New Roman"/>
        </w:rPr>
        <w:t xml:space="preserve"> adalah</w:t>
      </w:r>
      <w:r w:rsidR="009E0210" w:rsidRPr="00E33E6E">
        <w:rPr>
          <w:rFonts w:ascii="Times New Roman" w:hAnsi="Times New Roman" w:cs="Times New Roman"/>
        </w:rPr>
        <w:t xml:space="preserve">: </w:t>
      </w:r>
    </w:p>
    <w:p w14:paraId="2C07E67A" w14:textId="0FD89322" w:rsidR="002733E7" w:rsidRPr="00E33E6E" w:rsidRDefault="002733E7" w:rsidP="00E33E6E">
      <w:pPr>
        <w:pStyle w:val="BodyText"/>
        <w:numPr>
          <w:ilvl w:val="0"/>
          <w:numId w:val="6"/>
        </w:numPr>
        <w:spacing w:after="0" w:line="360" w:lineRule="auto"/>
        <w:ind w:left="426" w:hanging="426"/>
        <w:rPr>
          <w:rFonts w:ascii="Times New Roman" w:hAnsi="Times New Roman" w:cs="Times New Roman"/>
        </w:rPr>
      </w:pPr>
      <w:r w:rsidRPr="00E33E6E">
        <w:rPr>
          <w:rFonts w:ascii="Times New Roman" w:hAnsi="Times New Roman" w:cs="Times New Roman"/>
        </w:rPr>
        <w:t>Manfaat Teoritis</w:t>
      </w:r>
    </w:p>
    <w:p w14:paraId="51B7F2A6" w14:textId="7808F6AE" w:rsidR="008705DC" w:rsidRPr="00E33E6E" w:rsidRDefault="008705DC" w:rsidP="00E33E6E">
      <w:pPr>
        <w:pStyle w:val="BodyText"/>
        <w:spacing w:after="0" w:line="360" w:lineRule="auto"/>
        <w:ind w:left="426" w:firstLine="0"/>
        <w:rPr>
          <w:rFonts w:ascii="Times New Roman" w:hAnsi="Times New Roman" w:cs="Times New Roman"/>
        </w:rPr>
      </w:pPr>
      <w:r w:rsidRPr="00E33E6E">
        <w:rPr>
          <w:rFonts w:ascii="Times New Roman" w:hAnsi="Times New Roman" w:cs="Times New Roman"/>
        </w:rPr>
        <w:t xml:space="preserve">Sebagai sarana untuk menambah ilmu pengetahuan di bidang machine learning, </w:t>
      </w:r>
      <w:r w:rsidR="00A51777">
        <w:rPr>
          <w:rFonts w:ascii="Times New Roman" w:hAnsi="Times New Roman" w:cs="Times New Roman"/>
        </w:rPr>
        <w:t>Asset Integrity</w:t>
      </w:r>
      <w:r w:rsidRPr="00E33E6E">
        <w:rPr>
          <w:rFonts w:ascii="Times New Roman" w:hAnsi="Times New Roman" w:cs="Times New Roman"/>
        </w:rPr>
        <w:t xml:space="preserve">, </w:t>
      </w:r>
      <w:r w:rsidR="00825308">
        <w:rPr>
          <w:rFonts w:ascii="Times New Roman" w:hAnsi="Times New Roman" w:cs="Times New Roman"/>
        </w:rPr>
        <w:t>serta industri minyak dan gas</w:t>
      </w:r>
      <w:r w:rsidRPr="00E33E6E">
        <w:rPr>
          <w:rFonts w:ascii="Times New Roman" w:hAnsi="Times New Roman" w:cs="Times New Roman"/>
        </w:rPr>
        <w:t>.</w:t>
      </w:r>
    </w:p>
    <w:p w14:paraId="233C3A9D" w14:textId="5E1A0197" w:rsidR="008705DC" w:rsidRPr="00E33E6E" w:rsidRDefault="008705DC" w:rsidP="00E33E6E">
      <w:pPr>
        <w:pStyle w:val="BodyText"/>
        <w:numPr>
          <w:ilvl w:val="0"/>
          <w:numId w:val="6"/>
        </w:numPr>
        <w:spacing w:after="0" w:line="360" w:lineRule="auto"/>
        <w:ind w:left="426" w:hanging="426"/>
        <w:rPr>
          <w:rFonts w:ascii="Times New Roman" w:hAnsi="Times New Roman" w:cs="Times New Roman"/>
        </w:rPr>
      </w:pPr>
      <w:r w:rsidRPr="00E33E6E">
        <w:rPr>
          <w:rFonts w:ascii="Times New Roman" w:hAnsi="Times New Roman" w:cs="Times New Roman"/>
        </w:rPr>
        <w:t>Manfaat Praktis</w:t>
      </w:r>
    </w:p>
    <w:p w14:paraId="4544F4F4" w14:textId="55A88C5A" w:rsidR="008705DC" w:rsidRPr="00E33E6E" w:rsidRDefault="008705DC" w:rsidP="00E33E6E">
      <w:pPr>
        <w:pStyle w:val="BodyText"/>
        <w:spacing w:after="0" w:line="360" w:lineRule="auto"/>
        <w:ind w:left="426" w:firstLine="0"/>
        <w:rPr>
          <w:rFonts w:ascii="Times New Roman" w:hAnsi="Times New Roman" w:cs="Times New Roman"/>
        </w:rPr>
      </w:pPr>
      <w:r w:rsidRPr="00E33E6E">
        <w:rPr>
          <w:rFonts w:ascii="Times New Roman" w:hAnsi="Times New Roman" w:cs="Times New Roman"/>
        </w:rPr>
        <w:t>Hasil penelitian diharapkan dapat memberikan</w:t>
      </w:r>
    </w:p>
    <w:p w14:paraId="3654F204" w14:textId="3980213D" w:rsidR="00790067" w:rsidRPr="00E33E6E" w:rsidRDefault="00790067" w:rsidP="008705DC">
      <w:pPr>
        <w:pStyle w:val="BodyText"/>
        <w:spacing w:line="360" w:lineRule="auto"/>
        <w:rPr>
          <w:rFonts w:ascii="Times New Roman" w:hAnsi="Times New Roman" w:cs="Times New Roman"/>
        </w:rPr>
      </w:pPr>
      <w:r w:rsidRPr="00E33E6E">
        <w:rPr>
          <w:rFonts w:ascii="Times New Roman" w:hAnsi="Times New Roman" w:cs="Times New Roman"/>
        </w:rPr>
        <w:br w:type="page"/>
      </w:r>
    </w:p>
    <w:p w14:paraId="6ED98132" w14:textId="7B426F42" w:rsidR="005937F7" w:rsidRPr="00E33E6E" w:rsidRDefault="005937F7" w:rsidP="005937F7">
      <w:pPr>
        <w:pStyle w:val="Heading1"/>
        <w:rPr>
          <w:rFonts w:ascii="Times New Roman" w:hAnsi="Times New Roman" w:cs="Times New Roman"/>
        </w:rPr>
      </w:pPr>
      <w:bookmarkStart w:id="72" w:name="_Toc133985374"/>
      <w:bookmarkStart w:id="73" w:name="_Toc56373199"/>
      <w:r w:rsidRPr="00E33E6E">
        <w:rPr>
          <w:rFonts w:ascii="Times New Roman" w:hAnsi="Times New Roman" w:cs="Times New Roman"/>
        </w:rPr>
        <w:lastRenderedPageBreak/>
        <w:t>BAB II. TINAJAUAN PUSTAKA</w:t>
      </w:r>
      <w:bookmarkEnd w:id="72"/>
    </w:p>
    <w:p w14:paraId="4DE3FE54" w14:textId="557549DF" w:rsidR="005937F7" w:rsidRPr="00E33E6E" w:rsidRDefault="00231F27" w:rsidP="005937F7">
      <w:pPr>
        <w:pStyle w:val="Heading2"/>
        <w:numPr>
          <w:ilvl w:val="1"/>
          <w:numId w:val="2"/>
        </w:numPr>
        <w:spacing w:line="600" w:lineRule="auto"/>
        <w:ind w:left="567" w:hanging="567"/>
        <w:rPr>
          <w:rFonts w:ascii="Times New Roman" w:hAnsi="Times New Roman" w:cs="Times New Roman"/>
        </w:rPr>
      </w:pPr>
      <w:bookmarkStart w:id="74" w:name="_Toc133985375"/>
      <w:r w:rsidRPr="00E33E6E">
        <w:rPr>
          <w:rFonts w:ascii="Times New Roman" w:hAnsi="Times New Roman" w:cs="Times New Roman"/>
        </w:rPr>
        <w:t>Tinjauan Pustaka</w:t>
      </w:r>
      <w:bookmarkEnd w:id="74"/>
    </w:p>
    <w:p w14:paraId="47203981" w14:textId="77777777" w:rsidR="008D48AF" w:rsidRPr="00E33E6E" w:rsidRDefault="00C2476F" w:rsidP="00E33E6E">
      <w:pPr>
        <w:pStyle w:val="BodyText"/>
        <w:spacing w:line="360" w:lineRule="auto"/>
        <w:rPr>
          <w:rFonts w:ascii="Times New Roman" w:hAnsi="Times New Roman" w:cs="Times New Roman"/>
        </w:rPr>
      </w:pPr>
      <w:proofErr w:type="spellStart"/>
      <w:r w:rsidRPr="00E33E6E">
        <w:rPr>
          <w:rFonts w:ascii="Times New Roman" w:hAnsi="Times New Roman" w:cs="Times New Roman"/>
        </w:rPr>
        <w:t>Chilamkurti</w:t>
      </w:r>
      <w:proofErr w:type="spellEnd"/>
      <w:r w:rsidRPr="00E33E6E">
        <w:rPr>
          <w:rFonts w:ascii="Times New Roman" w:hAnsi="Times New Roman" w:cs="Times New Roman"/>
        </w:rPr>
        <w:t>, dkk dari La Trobe University (2020) melakukan penelitian untuk memprediksi harga Bitcoin menggunakan ARIMA Model. Penelitian ini menggunakan data historis dari harga sebelumnya untuk memprediksi harga Bitcoin di masa depan dan bertujuan membantu mengurangi risiko investasi pada Bitcoin. Dalam penelitiannya, dijelaskan bahwa Bitcoin mampu menciptakan sistem transaksi yang lebih cepat dengan mengeliminasi otoritas pusat atau yang saat ini dikenal dengan sistem terdesentralisasi. Sistem ini juga menyebabkan biaya transaksi menjadi semakin murah karena semua sumber daya dilakukan secara langsung tanpa perlu melibatkan pihak ketiga. Kondisi ini juga membuat likuiditas pada supply dan demand Bitcoin menjadi tinggi.</w:t>
      </w:r>
    </w:p>
    <w:p w14:paraId="77754CFE" w14:textId="77777777" w:rsidR="008D48AF" w:rsidRPr="00E33E6E" w:rsidRDefault="00C2476F" w:rsidP="00E33E6E">
      <w:pPr>
        <w:pStyle w:val="BodyText"/>
        <w:spacing w:line="360" w:lineRule="auto"/>
        <w:rPr>
          <w:rFonts w:ascii="Times New Roman" w:hAnsi="Times New Roman" w:cs="Times New Roman"/>
        </w:rPr>
      </w:pPr>
      <w:proofErr w:type="spellStart"/>
      <w:r w:rsidRPr="00E33E6E">
        <w:rPr>
          <w:rFonts w:ascii="Times New Roman" w:hAnsi="Times New Roman" w:cs="Times New Roman"/>
        </w:rPr>
        <w:t>Debasmita</w:t>
      </w:r>
      <w:proofErr w:type="spellEnd"/>
      <w:r w:rsidRPr="00E33E6E">
        <w:rPr>
          <w:rFonts w:ascii="Times New Roman" w:hAnsi="Times New Roman" w:cs="Times New Roman"/>
        </w:rPr>
        <w:t xml:space="preserve">, dkk (2023) melakukan penelitian yang kemudian diterbitkan oleh Elsevier Inc. dalam Decision </w:t>
      </w:r>
      <w:proofErr w:type="spellStart"/>
      <w:r w:rsidRPr="00E33E6E">
        <w:rPr>
          <w:rFonts w:ascii="Times New Roman" w:hAnsi="Times New Roman" w:cs="Times New Roman"/>
        </w:rPr>
        <w:t>Analitycs</w:t>
      </w:r>
      <w:proofErr w:type="spellEnd"/>
      <w:r w:rsidRPr="00E33E6E">
        <w:rPr>
          <w:rFonts w:ascii="Times New Roman" w:hAnsi="Times New Roman" w:cs="Times New Roman"/>
        </w:rPr>
        <w:t xml:space="preserve"> Journal 6. Penelitian ini menggunakan </w:t>
      </w:r>
      <w:proofErr w:type="spellStart"/>
      <w:r w:rsidRPr="00E33E6E">
        <w:rPr>
          <w:rFonts w:ascii="Times New Roman" w:hAnsi="Times New Roman" w:cs="Times New Roman"/>
        </w:rPr>
        <w:t>klaster</w:t>
      </w:r>
      <w:proofErr w:type="spellEnd"/>
      <w:r w:rsidRPr="00E33E6E">
        <w:rPr>
          <w:rFonts w:ascii="Times New Roman" w:hAnsi="Times New Roman" w:cs="Times New Roman"/>
        </w:rPr>
        <w:t xml:space="preserve"> untuk menganalisis nilai ekstrim dari Bitcoin. Dalam literatur penelitiannya, disebutkan bahwa Bitcoin memiliki nilai volatilitas yang tinggi, namun pada saat yang sama sangat responsif dalam memperbarui informasi harga. Hal ini seringkali menyebabkan terjadinya "overreaction hypothesis", yang merupakan salah satu anomali pasar saham yang banyak dipelajari dalam studi De </w:t>
      </w:r>
      <w:proofErr w:type="spellStart"/>
      <w:r w:rsidRPr="00E33E6E">
        <w:rPr>
          <w:rFonts w:ascii="Times New Roman" w:hAnsi="Times New Roman" w:cs="Times New Roman"/>
        </w:rPr>
        <w:t>Bondt</w:t>
      </w:r>
      <w:proofErr w:type="spellEnd"/>
      <w:r w:rsidRPr="00E33E6E">
        <w:rPr>
          <w:rFonts w:ascii="Times New Roman" w:hAnsi="Times New Roman" w:cs="Times New Roman"/>
        </w:rPr>
        <w:t xml:space="preserve"> dan Thaler. Studi tersebut menunjukkan bahwa perubahan harga pada hari berikutnya cenderung lebih besar daripada setelah hari yang normal.</w:t>
      </w:r>
    </w:p>
    <w:p w14:paraId="4F17F879" w14:textId="77777777" w:rsidR="008D48AF"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Dalam sebuah penelitian yang dipublikasikan di Journal of Soft Computing Paradigm (JSCP) pada tahun 2021, Andri H. membahas penggunaan regresi logistik dengan model machine learning LSTM untuk memprediksi harga Bitcoin. Pada pendahuluan penelitiannya, Andri H. mengemukakan bahwa Bitcoin sebagai salah satu mata uang digital memiliki identitas, struktur, dan fungsi yang konsisten sehingga memiliki masa depan yang cerah. Bitcoin juga diakui memiliki keunggulan dalam mengurangi keterlibatan pihak ketiga seperti bank, kartu kredit, dan fungsi pemerintahan dalam transaksi, yang pada akhirnya dapat mengurangi waktu dan biaya transaksi. </w:t>
      </w:r>
    </w:p>
    <w:p w14:paraId="383D1CB6" w14:textId="77777777" w:rsidR="008D48AF"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 xml:space="preserve">Berdasarkan penelitian sejenis mengenai prediksi, perbandingan, dan pembelajaran dalam memahami Bitcoin sebagai mata uang digital, Bitcoin cenderung memiliki pola dalam transaksi dan data historisnya. Hal ini sering dimanfaatkan untuk mengurangi risiko investasi pada Bitcoin. Umumnya, prediksi harga Bitcoin menggunakan data historis harga </w:t>
      </w:r>
      <w:r w:rsidRPr="00E33E6E">
        <w:rPr>
          <w:rFonts w:ascii="Times New Roman" w:hAnsi="Times New Roman" w:cs="Times New Roman"/>
        </w:rPr>
        <w:lastRenderedPageBreak/>
        <w:t>penutupan berdasarkan waktu, sehingga pola yang dimiliki cenderung bergantung pada kondisi pasar yang stabil. Namun, beberapa penelitian menunjukkan nilai galat yang besar saat memprediksi harga pada kondisi pasar dengan transaksi yang tidak wajar, yang kemudian disebut sebagai "transaksi paus".</w:t>
      </w:r>
    </w:p>
    <w:p w14:paraId="0166AD25" w14:textId="6566EA73" w:rsidR="005937F7" w:rsidRPr="00E33E6E" w:rsidRDefault="00C2476F" w:rsidP="00E33E6E">
      <w:pPr>
        <w:pStyle w:val="BodyText"/>
        <w:spacing w:line="360" w:lineRule="auto"/>
        <w:rPr>
          <w:rFonts w:ascii="Times New Roman" w:hAnsi="Times New Roman" w:cs="Times New Roman"/>
        </w:rPr>
      </w:pPr>
      <w:r w:rsidRPr="00E33E6E">
        <w:rPr>
          <w:rFonts w:ascii="Times New Roman" w:hAnsi="Times New Roman" w:cs="Times New Roman"/>
        </w:rPr>
        <w:t>Hasil penelitian Chen J. (2023) membahas mengenai Analisis Prediksi Harga Bitcoin Menggunakan Machine Learning, yang menunjukkan hasil yang cukup stabil ketika tren harga Bitcoin juga stabil. Namun, ketika harga Bitcoin mengalami transaksi yang tidak wajar (disebut sebagai transaksi paus), galat antara prediksi dan harga sebenarnya cenderung besar.</w:t>
      </w:r>
    </w:p>
    <w:p w14:paraId="5B0D288D" w14:textId="265E735B" w:rsidR="005937F7" w:rsidRPr="00E33E6E" w:rsidRDefault="005937F7" w:rsidP="00A04B12">
      <w:pPr>
        <w:pStyle w:val="BodyText"/>
        <w:spacing w:line="360" w:lineRule="auto"/>
        <w:ind w:left="360" w:firstLine="0"/>
        <w:jc w:val="center"/>
        <w:rPr>
          <w:rFonts w:ascii="Times New Roman" w:hAnsi="Times New Roman" w:cs="Times New Roman"/>
        </w:rPr>
      </w:pPr>
      <w:r w:rsidRPr="00E33E6E">
        <w:rPr>
          <w:rFonts w:ascii="Times New Roman" w:hAnsi="Times New Roman" w:cs="Times New Roman"/>
          <w:noProof/>
        </w:rPr>
        <w:drawing>
          <wp:anchor distT="0" distB="0" distL="114300" distR="114300" simplePos="0" relativeHeight="251658240" behindDoc="0" locked="0" layoutInCell="1" allowOverlap="1" wp14:anchorId="0E29B295" wp14:editId="52175A79">
            <wp:simplePos x="0" y="0"/>
            <wp:positionH relativeFrom="column">
              <wp:posOffset>379095</wp:posOffset>
            </wp:positionH>
            <wp:positionV relativeFrom="paragraph">
              <wp:posOffset>16510</wp:posOffset>
            </wp:positionV>
            <wp:extent cx="4519930" cy="3582661"/>
            <wp:effectExtent l="19050" t="19050" r="13970" b="18415"/>
            <wp:wrapSquare wrapText="bothSides"/>
            <wp:docPr id="2" name="Picture 2" descr="Jrfm 16 00051 g008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rfm 16 00051 g008 55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9930" cy="3582661"/>
                    </a:xfrm>
                    <a:prstGeom prst="rect">
                      <a:avLst/>
                    </a:prstGeom>
                    <a:noFill/>
                    <a:ln>
                      <a:solidFill>
                        <a:schemeClr val="tx1"/>
                      </a:solidFill>
                    </a:ln>
                  </pic:spPr>
                </pic:pic>
              </a:graphicData>
            </a:graphic>
          </wp:anchor>
        </w:drawing>
      </w:r>
    </w:p>
    <w:p w14:paraId="07C44237" w14:textId="658A0A76" w:rsidR="00963720" w:rsidRPr="00E33E6E" w:rsidRDefault="005937F7" w:rsidP="00A04B12">
      <w:pPr>
        <w:pStyle w:val="BodyText"/>
        <w:spacing w:before="240" w:line="360" w:lineRule="auto"/>
        <w:ind w:firstLine="360"/>
        <w:jc w:val="center"/>
        <w:rPr>
          <w:rFonts w:ascii="Times New Roman" w:hAnsi="Times New Roman" w:cs="Times New Roman"/>
        </w:rPr>
      </w:pPr>
      <w:r w:rsidRPr="00E33E6E">
        <w:rPr>
          <w:rFonts w:ascii="Times New Roman" w:hAnsi="Times New Roman" w:cs="Times New Roman"/>
        </w:rPr>
        <w:t xml:space="preserve">Gambar </w:t>
      </w:r>
      <w:r w:rsidR="00826C0B" w:rsidRPr="00E33E6E">
        <w:rPr>
          <w:rFonts w:ascii="Times New Roman" w:hAnsi="Times New Roman" w:cs="Times New Roman"/>
        </w:rPr>
        <w:t>2.1</w:t>
      </w:r>
      <w:r w:rsidRPr="00E33E6E">
        <w:rPr>
          <w:rFonts w:ascii="Times New Roman" w:hAnsi="Times New Roman" w:cs="Times New Roman"/>
        </w:rPr>
        <w:t xml:space="preserve">. </w:t>
      </w:r>
      <w:r w:rsidR="00826C0B" w:rsidRPr="00E33E6E">
        <w:rPr>
          <w:rFonts w:ascii="Times New Roman" w:hAnsi="Times New Roman" w:cs="Times New Roman"/>
        </w:rPr>
        <w:t>Grafik perbandingan hasil prediksi Bitcoin terhadap harga sebenarnya menggunakan Random Forest (Chen, 2023)</w:t>
      </w:r>
    </w:p>
    <w:p w14:paraId="10574914" w14:textId="5593D92B" w:rsidR="00231F27" w:rsidRPr="00E33E6E" w:rsidRDefault="00231F27" w:rsidP="00231F27">
      <w:pPr>
        <w:pStyle w:val="Heading2"/>
        <w:numPr>
          <w:ilvl w:val="1"/>
          <w:numId w:val="2"/>
        </w:numPr>
        <w:spacing w:line="600" w:lineRule="auto"/>
        <w:ind w:left="567" w:hanging="567"/>
        <w:rPr>
          <w:rFonts w:ascii="Times New Roman" w:hAnsi="Times New Roman" w:cs="Times New Roman"/>
        </w:rPr>
      </w:pPr>
      <w:bookmarkStart w:id="75" w:name="_Toc133985376"/>
      <w:r w:rsidRPr="00E33E6E">
        <w:rPr>
          <w:rFonts w:ascii="Times New Roman" w:hAnsi="Times New Roman" w:cs="Times New Roman"/>
        </w:rPr>
        <w:t>Landasan Teori</w:t>
      </w:r>
      <w:bookmarkEnd w:id="75"/>
    </w:p>
    <w:p w14:paraId="7DDFB422" w14:textId="77777777" w:rsidR="00963720" w:rsidRPr="00E33E6E"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686889C8" w14:textId="77777777" w:rsidR="00963720" w:rsidRPr="00E33E6E" w:rsidRDefault="00963720" w:rsidP="00963720">
      <w:pPr>
        <w:pStyle w:val="ListParagraph"/>
        <w:keepNext/>
        <w:keepLines/>
        <w:numPr>
          <w:ilvl w:val="0"/>
          <w:numId w:val="14"/>
        </w:numPr>
        <w:spacing w:line="259" w:lineRule="auto"/>
        <w:contextualSpacing w:val="0"/>
        <w:jc w:val="both"/>
        <w:outlineLvl w:val="2"/>
        <w:rPr>
          <w:rFonts w:ascii="Times New Roman" w:eastAsiaTheme="majorEastAsia" w:hAnsi="Times New Roman" w:cs="Times New Roman"/>
          <w:b/>
          <w:vanish/>
          <w:szCs w:val="24"/>
          <w:lang w:val="en-ID"/>
        </w:rPr>
      </w:pPr>
    </w:p>
    <w:p w14:paraId="375FA347" w14:textId="77777777" w:rsidR="00963720" w:rsidRPr="00E33E6E"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20C666BE" w14:textId="77777777" w:rsidR="00963720" w:rsidRPr="00E33E6E" w:rsidRDefault="00963720" w:rsidP="00963720">
      <w:pPr>
        <w:pStyle w:val="ListParagraph"/>
        <w:keepNext/>
        <w:keepLines/>
        <w:numPr>
          <w:ilvl w:val="1"/>
          <w:numId w:val="14"/>
        </w:numPr>
        <w:spacing w:line="259" w:lineRule="auto"/>
        <w:contextualSpacing w:val="0"/>
        <w:jc w:val="both"/>
        <w:outlineLvl w:val="2"/>
        <w:rPr>
          <w:rFonts w:ascii="Times New Roman" w:eastAsiaTheme="majorEastAsia" w:hAnsi="Times New Roman" w:cs="Times New Roman"/>
          <w:b/>
          <w:vanish/>
          <w:szCs w:val="24"/>
          <w:lang w:val="en-ID"/>
        </w:rPr>
      </w:pPr>
    </w:p>
    <w:p w14:paraId="4E747B83" w14:textId="341A65AF" w:rsidR="00B54173" w:rsidRPr="00E33E6E" w:rsidRDefault="00B54173"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Data Mining</w:t>
      </w:r>
    </w:p>
    <w:p w14:paraId="73BBCCA7" w14:textId="416430BB" w:rsidR="00963720" w:rsidRPr="00E33E6E" w:rsidRDefault="00963720"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08A4E948" w14:textId="63E56191" w:rsidR="00B54173" w:rsidRPr="00E33E6E" w:rsidRDefault="00B54173"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Bitcoin</w:t>
      </w:r>
    </w:p>
    <w:p w14:paraId="71DCD136" w14:textId="68068BAF" w:rsidR="00963720" w:rsidRPr="00E33E6E" w:rsidRDefault="00963720" w:rsidP="00E33E6E">
      <w:pPr>
        <w:ind w:firstLine="556"/>
        <w:rPr>
          <w:rFonts w:ascii="Times New Roman" w:hAnsi="Times New Roman" w:cs="Times New Roman"/>
        </w:rPr>
      </w:pPr>
      <w:r w:rsidRPr="00E33E6E">
        <w:rPr>
          <w:rFonts w:ascii="Times New Roman" w:hAnsi="Times New Roman" w:cs="Times New Roman"/>
        </w:rPr>
        <w:t xml:space="preserve">Bitcoin </w:t>
      </w:r>
      <w:r w:rsidR="008D48AF" w:rsidRPr="00E33E6E">
        <w:rPr>
          <w:rFonts w:ascii="Times New Roman" w:hAnsi="Times New Roman" w:cs="Times New Roman"/>
        </w:rPr>
        <w:t>adalah</w:t>
      </w:r>
    </w:p>
    <w:p w14:paraId="1B8ACBB1" w14:textId="77777777" w:rsidR="00E33E6E" w:rsidRPr="00E33E6E" w:rsidRDefault="00E33E6E"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lastRenderedPageBreak/>
        <w:t>Data Mining</w:t>
      </w:r>
    </w:p>
    <w:p w14:paraId="36B4F4CE" w14:textId="77777777" w:rsidR="00E33E6E" w:rsidRPr="00E33E6E" w:rsidRDefault="00E33E6E"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59A54BEB" w14:textId="77777777" w:rsidR="00E33E6E" w:rsidRPr="00E33E6E" w:rsidRDefault="00E33E6E" w:rsidP="00E33E6E">
      <w:pPr>
        <w:pStyle w:val="Heading3"/>
        <w:numPr>
          <w:ilvl w:val="2"/>
          <w:numId w:val="14"/>
        </w:numPr>
        <w:spacing w:after="240" w:line="240" w:lineRule="auto"/>
        <w:ind w:left="567" w:hanging="578"/>
        <w:rPr>
          <w:rFonts w:ascii="Times New Roman" w:hAnsi="Times New Roman" w:cs="Times New Roman"/>
        </w:rPr>
      </w:pPr>
      <w:r w:rsidRPr="00E33E6E">
        <w:rPr>
          <w:rFonts w:ascii="Times New Roman" w:hAnsi="Times New Roman" w:cs="Times New Roman"/>
        </w:rPr>
        <w:t>Data Mining</w:t>
      </w:r>
    </w:p>
    <w:p w14:paraId="355E5B27" w14:textId="77777777" w:rsidR="00E33E6E" w:rsidRPr="00E33E6E" w:rsidRDefault="00E33E6E" w:rsidP="00E33E6E">
      <w:pPr>
        <w:pStyle w:val="BodyText"/>
        <w:spacing w:line="360" w:lineRule="auto"/>
        <w:rPr>
          <w:rFonts w:ascii="Times New Roman" w:hAnsi="Times New Roman" w:cs="Times New Roman"/>
        </w:rPr>
      </w:pPr>
      <w:r w:rsidRPr="00E33E6E">
        <w:rPr>
          <w:rFonts w:ascii="Times New Roman" w:hAnsi="Times New Roman" w:cs="Times New Roman"/>
        </w:rPr>
        <w:t>Data Mining adalah…</w:t>
      </w:r>
    </w:p>
    <w:p w14:paraId="5B9679C2" w14:textId="77777777" w:rsidR="00B54173" w:rsidRPr="00E33E6E" w:rsidRDefault="00B54173" w:rsidP="00231F27">
      <w:pPr>
        <w:pStyle w:val="BodyText"/>
        <w:spacing w:line="360" w:lineRule="auto"/>
        <w:rPr>
          <w:rFonts w:ascii="Times New Roman" w:hAnsi="Times New Roman" w:cs="Times New Roman"/>
        </w:rPr>
      </w:pPr>
    </w:p>
    <w:p w14:paraId="45808776" w14:textId="244836AF" w:rsidR="005937F7" w:rsidRPr="00E33E6E" w:rsidRDefault="005937F7" w:rsidP="005937F7">
      <w:pPr>
        <w:spacing w:after="160"/>
        <w:ind w:firstLine="567"/>
        <w:jc w:val="left"/>
        <w:rPr>
          <w:rFonts w:ascii="Times New Roman" w:eastAsiaTheme="majorEastAsia" w:hAnsi="Times New Roman" w:cs="Times New Roman"/>
          <w:b/>
          <w:sz w:val="26"/>
          <w:szCs w:val="32"/>
          <w:lang w:val="en-US"/>
        </w:rPr>
      </w:pPr>
      <w:r w:rsidRPr="00E33E6E">
        <w:rPr>
          <w:rFonts w:ascii="Times New Roman" w:hAnsi="Times New Roman" w:cs="Times New Roman"/>
        </w:rPr>
        <w:br w:type="page"/>
      </w:r>
    </w:p>
    <w:p w14:paraId="77FBC587" w14:textId="3EB33621" w:rsidR="00790067" w:rsidRPr="00E33E6E" w:rsidRDefault="00FB32FF" w:rsidP="00FB32FF">
      <w:pPr>
        <w:pStyle w:val="Heading1"/>
        <w:rPr>
          <w:rFonts w:ascii="Times New Roman" w:hAnsi="Times New Roman" w:cs="Times New Roman"/>
        </w:rPr>
      </w:pPr>
      <w:bookmarkStart w:id="76" w:name="_Toc133985377"/>
      <w:r w:rsidRPr="00E33E6E">
        <w:rPr>
          <w:rFonts w:ascii="Times New Roman" w:hAnsi="Times New Roman" w:cs="Times New Roman"/>
        </w:rPr>
        <w:lastRenderedPageBreak/>
        <w:t>BAB II</w:t>
      </w:r>
      <w:r w:rsidR="005937F7" w:rsidRPr="00E33E6E">
        <w:rPr>
          <w:rFonts w:ascii="Times New Roman" w:hAnsi="Times New Roman" w:cs="Times New Roman"/>
        </w:rPr>
        <w:t>I</w:t>
      </w:r>
      <w:r w:rsidR="00BF4429" w:rsidRPr="00E33E6E">
        <w:rPr>
          <w:rFonts w:ascii="Times New Roman" w:hAnsi="Times New Roman" w:cs="Times New Roman"/>
        </w:rPr>
        <w:t>.</w:t>
      </w:r>
      <w:r w:rsidRPr="00E33E6E">
        <w:rPr>
          <w:rFonts w:ascii="Times New Roman" w:hAnsi="Times New Roman" w:cs="Times New Roman"/>
        </w:rPr>
        <w:t xml:space="preserve"> </w:t>
      </w:r>
      <w:bookmarkEnd w:id="73"/>
      <w:r w:rsidR="00326D30" w:rsidRPr="00E33E6E">
        <w:rPr>
          <w:rFonts w:ascii="Times New Roman" w:hAnsi="Times New Roman" w:cs="Times New Roman"/>
        </w:rPr>
        <w:t>KONSEP PERANCANGAN</w:t>
      </w:r>
      <w:bookmarkEnd w:id="76"/>
    </w:p>
    <w:p w14:paraId="23E3B1A9" w14:textId="62E36C14" w:rsidR="00326D30" w:rsidRPr="00E33E6E" w:rsidRDefault="001513CF" w:rsidP="008D0851">
      <w:pPr>
        <w:pStyle w:val="Heading2"/>
        <w:numPr>
          <w:ilvl w:val="1"/>
          <w:numId w:val="2"/>
        </w:numPr>
        <w:tabs>
          <w:tab w:val="left" w:pos="540"/>
        </w:tabs>
        <w:ind w:hanging="720"/>
        <w:rPr>
          <w:rFonts w:ascii="Times New Roman" w:hAnsi="Times New Roman" w:cs="Times New Roman"/>
        </w:rPr>
      </w:pPr>
      <w:bookmarkStart w:id="77" w:name="_Toc133985378"/>
      <w:r w:rsidRPr="00E33E6E">
        <w:rPr>
          <w:rFonts w:ascii="Times New Roman" w:hAnsi="Times New Roman" w:cs="Times New Roman"/>
        </w:rPr>
        <w:t>Diagram Alir</w:t>
      </w:r>
      <w:r w:rsidR="00326D30" w:rsidRPr="00E33E6E">
        <w:rPr>
          <w:rFonts w:ascii="Times New Roman" w:hAnsi="Times New Roman" w:cs="Times New Roman"/>
        </w:rPr>
        <w:t xml:space="preserve"> Perancangan</w:t>
      </w:r>
      <w:bookmarkEnd w:id="77"/>
    </w:p>
    <w:p w14:paraId="28008A4C" w14:textId="0B05566D" w:rsidR="00326D30" w:rsidRPr="00E33E6E" w:rsidRDefault="003A1273" w:rsidP="00326D30">
      <w:pPr>
        <w:pStyle w:val="BodyText"/>
        <w:rPr>
          <w:rFonts w:ascii="Times New Roman" w:hAnsi="Times New Roman" w:cs="Times New Roman"/>
        </w:rPr>
      </w:pPr>
      <w:r w:rsidRPr="00E33E6E">
        <w:rPr>
          <w:rFonts w:ascii="Times New Roman" w:hAnsi="Times New Roman" w:cs="Times New Roman"/>
        </w:rPr>
        <w:t xml:space="preserve">Berikut diagram alir </w:t>
      </w:r>
      <w:r w:rsidR="00695F0C" w:rsidRPr="00E33E6E">
        <w:rPr>
          <w:rFonts w:ascii="Times New Roman" w:hAnsi="Times New Roman" w:cs="Times New Roman"/>
        </w:rPr>
        <w:t>pada pemodelan transaksi paus pada Bitcoin</w:t>
      </w:r>
      <w:r w:rsidRPr="00E33E6E">
        <w:rPr>
          <w:rFonts w:ascii="Times New Roman" w:hAnsi="Times New Roman" w:cs="Times New Roman"/>
        </w:rPr>
        <w:t>:</w:t>
      </w:r>
    </w:p>
    <w:p w14:paraId="2D4C25F4" w14:textId="0AAF9E68" w:rsidR="00631260" w:rsidRPr="00E33E6E" w:rsidRDefault="00631260" w:rsidP="003A1273">
      <w:pPr>
        <w:pStyle w:val="BodyText"/>
        <w:jc w:val="center"/>
        <w:rPr>
          <w:rFonts w:ascii="Times New Roman" w:hAnsi="Times New Roman" w:cs="Times New Roman"/>
        </w:rPr>
      </w:pPr>
    </w:p>
    <w:p w14:paraId="6BBFA7C6" w14:textId="7E69C1CA" w:rsidR="003A1273" w:rsidRPr="00E33E6E" w:rsidRDefault="003A1273" w:rsidP="003A1273">
      <w:pPr>
        <w:pStyle w:val="BodyText"/>
        <w:ind w:firstLine="0"/>
        <w:jc w:val="center"/>
        <w:rPr>
          <w:rFonts w:ascii="Times New Roman" w:hAnsi="Times New Roman" w:cs="Times New Roman"/>
        </w:rPr>
      </w:pPr>
      <w:r w:rsidRPr="00E33E6E">
        <w:rPr>
          <w:rFonts w:ascii="Times New Roman" w:hAnsi="Times New Roman" w:cs="Times New Roman"/>
        </w:rPr>
        <w:t>Gambar 1. Diagram Alir Perancangan</w:t>
      </w:r>
    </w:p>
    <w:p w14:paraId="1DC2C403" w14:textId="53E67BFC" w:rsidR="003A1273" w:rsidRPr="00E33E6E" w:rsidRDefault="003A1273" w:rsidP="003A1273">
      <w:pPr>
        <w:pStyle w:val="BodyText"/>
        <w:ind w:firstLine="0"/>
        <w:rPr>
          <w:rFonts w:ascii="Times New Roman" w:hAnsi="Times New Roman" w:cs="Times New Roman"/>
        </w:rPr>
      </w:pPr>
    </w:p>
    <w:p w14:paraId="6AAA6FE8" w14:textId="4992AC40" w:rsidR="00326D30" w:rsidRPr="00E33E6E" w:rsidRDefault="00326D30" w:rsidP="00E47360">
      <w:pPr>
        <w:pStyle w:val="Heading2"/>
        <w:numPr>
          <w:ilvl w:val="1"/>
          <w:numId w:val="2"/>
        </w:numPr>
        <w:tabs>
          <w:tab w:val="left" w:pos="540"/>
        </w:tabs>
        <w:spacing w:line="600" w:lineRule="auto"/>
        <w:ind w:hanging="720"/>
        <w:rPr>
          <w:rFonts w:ascii="Times New Roman" w:hAnsi="Times New Roman" w:cs="Times New Roman"/>
        </w:rPr>
      </w:pPr>
      <w:bookmarkStart w:id="78" w:name="_Toc133985379"/>
      <w:r w:rsidRPr="00E33E6E">
        <w:rPr>
          <w:rFonts w:ascii="Times New Roman" w:hAnsi="Times New Roman" w:cs="Times New Roman"/>
        </w:rPr>
        <w:t>Pertimbangan Perancangan</w:t>
      </w:r>
      <w:bookmarkEnd w:id="78"/>
    </w:p>
    <w:p w14:paraId="2389DC1F" w14:textId="563D23DC" w:rsidR="00326D30" w:rsidRPr="00E33E6E" w:rsidRDefault="003A1273" w:rsidP="004F4E42">
      <w:pPr>
        <w:pStyle w:val="BodyText"/>
        <w:spacing w:line="360" w:lineRule="auto"/>
        <w:rPr>
          <w:rFonts w:ascii="Times New Roman" w:hAnsi="Times New Roman" w:cs="Times New Roman"/>
        </w:rPr>
      </w:pPr>
      <w:r w:rsidRPr="00E33E6E">
        <w:rPr>
          <w:rFonts w:ascii="Times New Roman" w:hAnsi="Times New Roman" w:cs="Times New Roman"/>
        </w:rPr>
        <w:t>Dalam</w:t>
      </w:r>
      <w:r w:rsidR="00CA7981" w:rsidRPr="00E33E6E">
        <w:rPr>
          <w:rFonts w:ascii="Times New Roman" w:hAnsi="Times New Roman" w:cs="Times New Roman"/>
        </w:rPr>
        <w:t xml:space="preserve"> </w:t>
      </w:r>
      <w:r w:rsidR="00311593" w:rsidRPr="00E33E6E">
        <w:rPr>
          <w:rFonts w:ascii="Times New Roman" w:hAnsi="Times New Roman" w:cs="Times New Roman"/>
        </w:rPr>
        <w:t xml:space="preserve">pelaksanaannya, </w:t>
      </w:r>
      <w:r w:rsidR="003501B5" w:rsidRPr="00E33E6E">
        <w:rPr>
          <w:rFonts w:ascii="Times New Roman" w:hAnsi="Times New Roman" w:cs="Times New Roman"/>
        </w:rPr>
        <w:t xml:space="preserve">terdapat </w:t>
      </w:r>
      <w:r w:rsidR="00757A7C" w:rsidRPr="00E33E6E">
        <w:rPr>
          <w:rFonts w:ascii="Times New Roman" w:hAnsi="Times New Roman" w:cs="Times New Roman"/>
        </w:rPr>
        <w:t xml:space="preserve">pertimbangan yang perlu diperhatikan dalam membuat pemodelan yang akan dilakukan. </w:t>
      </w:r>
      <w:r w:rsidR="000F2611" w:rsidRPr="00E33E6E">
        <w:rPr>
          <w:rFonts w:ascii="Times New Roman" w:hAnsi="Times New Roman" w:cs="Times New Roman"/>
        </w:rPr>
        <w:t xml:space="preserve">Seperti </w:t>
      </w:r>
      <w:r w:rsidR="00AA3CF2" w:rsidRPr="00E33E6E">
        <w:rPr>
          <w:rFonts w:ascii="Times New Roman" w:hAnsi="Times New Roman" w:cs="Times New Roman"/>
        </w:rPr>
        <w:t xml:space="preserve">membuat Pipeline yang dapat menyesuaikan data kedalam model training yang akan di </w:t>
      </w:r>
      <w:r w:rsidR="00584085" w:rsidRPr="00E33E6E">
        <w:rPr>
          <w:rFonts w:ascii="Times New Roman" w:hAnsi="Times New Roman" w:cs="Times New Roman"/>
        </w:rPr>
        <w:t>jalankan. Bersamaan dengan hal tersebut</w:t>
      </w:r>
      <w:r w:rsidR="00A71DE7" w:rsidRPr="00E33E6E">
        <w:rPr>
          <w:rFonts w:ascii="Times New Roman" w:hAnsi="Times New Roman" w:cs="Times New Roman"/>
        </w:rPr>
        <w:t xml:space="preserve"> </w:t>
      </w:r>
      <w:r w:rsidR="00584085" w:rsidRPr="00E33E6E">
        <w:rPr>
          <w:rFonts w:ascii="Times New Roman" w:hAnsi="Times New Roman" w:cs="Times New Roman"/>
        </w:rPr>
        <w:t>d</w:t>
      </w:r>
      <w:r w:rsidR="00AC1CF2" w:rsidRPr="00E33E6E">
        <w:rPr>
          <w:rFonts w:ascii="Times New Roman" w:hAnsi="Times New Roman" w:cs="Times New Roman"/>
        </w:rPr>
        <w:t xml:space="preserve">ata </w:t>
      </w:r>
      <w:r w:rsidR="0001030E" w:rsidRPr="00E33E6E">
        <w:rPr>
          <w:rFonts w:ascii="Times New Roman" w:hAnsi="Times New Roman" w:cs="Times New Roman"/>
        </w:rPr>
        <w:t>harus di</w:t>
      </w:r>
      <w:r w:rsidR="00A71DE7" w:rsidRPr="00E33E6E">
        <w:rPr>
          <w:rFonts w:ascii="Times New Roman" w:hAnsi="Times New Roman" w:cs="Times New Roman"/>
        </w:rPr>
        <w:t xml:space="preserve"> normalisasi </w:t>
      </w:r>
      <w:r w:rsidR="00C6229F" w:rsidRPr="00E33E6E">
        <w:rPr>
          <w:rFonts w:ascii="Times New Roman" w:hAnsi="Times New Roman" w:cs="Times New Roman"/>
        </w:rPr>
        <w:t xml:space="preserve">sehingga tidak terdapat </w:t>
      </w:r>
      <w:r w:rsidR="004A47A7" w:rsidRPr="00E33E6E">
        <w:rPr>
          <w:rFonts w:ascii="Times New Roman" w:hAnsi="Times New Roman" w:cs="Times New Roman"/>
        </w:rPr>
        <w:t xml:space="preserve">data yang kosong, null, atau memiliki satuan ukur yang berbeda. Hal ini karena Algoritma K-Means </w:t>
      </w:r>
      <w:r w:rsidR="00D41916" w:rsidRPr="00E33E6E">
        <w:rPr>
          <w:rFonts w:ascii="Times New Roman" w:hAnsi="Times New Roman" w:cs="Times New Roman"/>
        </w:rPr>
        <w:t>sangat sensitif terhadap data outlier.</w:t>
      </w:r>
    </w:p>
    <w:p w14:paraId="02959DD2" w14:textId="25707B8A" w:rsidR="00584085" w:rsidRPr="00E33E6E" w:rsidRDefault="00584085" w:rsidP="004F4E42">
      <w:pPr>
        <w:pStyle w:val="BodyText"/>
        <w:spacing w:line="360" w:lineRule="auto"/>
        <w:rPr>
          <w:rFonts w:ascii="Times New Roman" w:hAnsi="Times New Roman" w:cs="Times New Roman"/>
        </w:rPr>
      </w:pPr>
      <w:r w:rsidRPr="00E33E6E">
        <w:rPr>
          <w:rFonts w:ascii="Times New Roman" w:hAnsi="Times New Roman" w:cs="Times New Roman"/>
        </w:rPr>
        <w:t xml:space="preserve">Selain itu, terdapat pertimbangan dalam menentukan spesifikasi sarana dalam pembuatan </w:t>
      </w:r>
      <w:r w:rsidR="00D77C62" w:rsidRPr="00E33E6E">
        <w:rPr>
          <w:rFonts w:ascii="Times New Roman" w:hAnsi="Times New Roman" w:cs="Times New Roman"/>
        </w:rPr>
        <w:t xml:space="preserve">model yang akan dilakukan. Terdapat 2 pilihan utama dalam melakukan pelatihan </w:t>
      </w:r>
      <w:r w:rsidR="00946552" w:rsidRPr="00E33E6E">
        <w:rPr>
          <w:rFonts w:ascii="Times New Roman" w:hAnsi="Times New Roman" w:cs="Times New Roman"/>
        </w:rPr>
        <w:t xml:space="preserve">yakni dengan menggunakan </w:t>
      </w:r>
      <w:r w:rsidR="00A07E89" w:rsidRPr="00E33E6E">
        <w:rPr>
          <w:rFonts w:ascii="Times New Roman" w:hAnsi="Times New Roman" w:cs="Times New Roman"/>
        </w:rPr>
        <w:t xml:space="preserve">hardware dari </w:t>
      </w:r>
      <w:r w:rsidR="00F90168" w:rsidRPr="00E33E6E">
        <w:rPr>
          <w:rFonts w:ascii="Times New Roman" w:hAnsi="Times New Roman" w:cs="Times New Roman"/>
        </w:rPr>
        <w:t>aplikasi berbasis</w:t>
      </w:r>
      <w:r w:rsidR="00A07E89" w:rsidRPr="00E33E6E">
        <w:rPr>
          <w:rFonts w:ascii="Times New Roman" w:hAnsi="Times New Roman" w:cs="Times New Roman"/>
        </w:rPr>
        <w:t xml:space="preserve"> cloud atau menggunakan </w:t>
      </w:r>
      <w:r w:rsidR="00F90168" w:rsidRPr="00E33E6E">
        <w:rPr>
          <w:rFonts w:ascii="Times New Roman" w:hAnsi="Times New Roman" w:cs="Times New Roman"/>
        </w:rPr>
        <w:t xml:space="preserve">hardware lokal dengan aplikasi yang dijalankan </w:t>
      </w:r>
      <w:r w:rsidR="00E2683B" w:rsidRPr="00E33E6E">
        <w:rPr>
          <w:rFonts w:ascii="Times New Roman" w:hAnsi="Times New Roman" w:cs="Times New Roman"/>
        </w:rPr>
        <w:t xml:space="preserve">secara On-Premises. </w:t>
      </w:r>
      <w:r w:rsidR="00265B3B" w:rsidRPr="00E33E6E">
        <w:rPr>
          <w:rFonts w:ascii="Times New Roman" w:hAnsi="Times New Roman" w:cs="Times New Roman"/>
        </w:rPr>
        <w:t xml:space="preserve">Jika </w:t>
      </w:r>
      <w:r w:rsidR="00950CBE" w:rsidRPr="00E33E6E">
        <w:rPr>
          <w:rFonts w:ascii="Times New Roman" w:hAnsi="Times New Roman" w:cs="Times New Roman"/>
        </w:rPr>
        <w:t>pemodelan</w:t>
      </w:r>
      <w:r w:rsidR="00265B3B" w:rsidRPr="00E33E6E">
        <w:rPr>
          <w:rFonts w:ascii="Times New Roman" w:hAnsi="Times New Roman" w:cs="Times New Roman"/>
        </w:rPr>
        <w:t xml:space="preserve"> akan dijalankan menggunakan basis cloud </w:t>
      </w:r>
      <w:r w:rsidR="00390394" w:rsidRPr="00E33E6E">
        <w:rPr>
          <w:rFonts w:ascii="Times New Roman" w:hAnsi="Times New Roman" w:cs="Times New Roman"/>
        </w:rPr>
        <w:t xml:space="preserve">maka </w:t>
      </w:r>
      <w:r w:rsidR="00E50CD4" w:rsidRPr="00E33E6E">
        <w:rPr>
          <w:rFonts w:ascii="Times New Roman" w:hAnsi="Times New Roman" w:cs="Times New Roman"/>
        </w:rPr>
        <w:t>perlu diperhatikan penggunaan akselerasi</w:t>
      </w:r>
      <w:r w:rsidR="007E7B83" w:rsidRPr="00E33E6E">
        <w:rPr>
          <w:rFonts w:ascii="Times New Roman" w:hAnsi="Times New Roman" w:cs="Times New Roman"/>
        </w:rPr>
        <w:t xml:space="preserve"> hardware. Sebaiknya digunakan akselerasi </w:t>
      </w:r>
      <w:r w:rsidR="00920269" w:rsidRPr="00E33E6E">
        <w:rPr>
          <w:rFonts w:ascii="Times New Roman" w:hAnsi="Times New Roman" w:cs="Times New Roman"/>
        </w:rPr>
        <w:t xml:space="preserve">GPU untuk memberikan performa </w:t>
      </w:r>
      <w:r w:rsidR="009E4BBF" w:rsidRPr="00E33E6E">
        <w:rPr>
          <w:rFonts w:ascii="Times New Roman" w:hAnsi="Times New Roman" w:cs="Times New Roman"/>
        </w:rPr>
        <w:t xml:space="preserve">optimal terhadap waktu pelatihan model. </w:t>
      </w:r>
      <w:r w:rsidR="00950CBE" w:rsidRPr="00E33E6E">
        <w:rPr>
          <w:rFonts w:ascii="Times New Roman" w:hAnsi="Times New Roman" w:cs="Times New Roman"/>
        </w:rPr>
        <w:t xml:space="preserve">Selain itu, </w:t>
      </w:r>
      <w:r w:rsidR="009D4F9C" w:rsidRPr="00E33E6E">
        <w:rPr>
          <w:rFonts w:ascii="Times New Roman" w:hAnsi="Times New Roman" w:cs="Times New Roman"/>
        </w:rPr>
        <w:t xml:space="preserve">pemodelan dapat dilakukan secara On-Premises pada komputer pribadi, diperlukan setidaknya </w:t>
      </w:r>
      <w:r w:rsidR="007E6DF1" w:rsidRPr="00E33E6E">
        <w:rPr>
          <w:rFonts w:ascii="Times New Roman" w:hAnsi="Times New Roman" w:cs="Times New Roman"/>
        </w:rPr>
        <w:t xml:space="preserve">spesifikasi minimal yang tertera pada </w:t>
      </w:r>
      <w:proofErr w:type="spellStart"/>
      <w:r w:rsidR="00205438" w:rsidRPr="00E33E6E">
        <w:rPr>
          <w:rFonts w:ascii="Times New Roman" w:hAnsi="Times New Roman" w:cs="Times New Roman"/>
        </w:rPr>
        <w:t>paltform</w:t>
      </w:r>
      <w:proofErr w:type="spellEnd"/>
      <w:r w:rsidR="00205438" w:rsidRPr="00E33E6E">
        <w:rPr>
          <w:rFonts w:ascii="Times New Roman" w:hAnsi="Times New Roman" w:cs="Times New Roman"/>
        </w:rPr>
        <w:t xml:space="preserve"> aplikasi </w:t>
      </w:r>
      <w:r w:rsidR="00A6270D" w:rsidRPr="00E33E6E">
        <w:rPr>
          <w:rFonts w:ascii="Times New Roman" w:hAnsi="Times New Roman" w:cs="Times New Roman"/>
        </w:rPr>
        <w:t>yang akan digunakan.</w:t>
      </w:r>
    </w:p>
    <w:p w14:paraId="6DA98825" w14:textId="7462A946" w:rsidR="00326D30" w:rsidRPr="00E33E6E"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79" w:name="_Toc133985380"/>
      <w:r w:rsidRPr="00E33E6E">
        <w:rPr>
          <w:rFonts w:ascii="Times New Roman" w:hAnsi="Times New Roman" w:cs="Times New Roman"/>
        </w:rPr>
        <w:t>Analisis Teknis</w:t>
      </w:r>
      <w:bookmarkEnd w:id="79"/>
    </w:p>
    <w:p w14:paraId="16291E36" w14:textId="25545C75" w:rsidR="000F09A5" w:rsidRPr="00E33E6E" w:rsidRDefault="00AA092C" w:rsidP="004F4E42">
      <w:pPr>
        <w:pStyle w:val="BodyText"/>
        <w:spacing w:line="360" w:lineRule="auto"/>
        <w:rPr>
          <w:rFonts w:ascii="Times New Roman" w:hAnsi="Times New Roman" w:cs="Times New Roman"/>
        </w:rPr>
      </w:pPr>
      <w:r w:rsidRPr="00E33E6E">
        <w:rPr>
          <w:rFonts w:ascii="Times New Roman" w:hAnsi="Times New Roman" w:cs="Times New Roman"/>
        </w:rPr>
        <w:t xml:space="preserve">Beberapa analisis teknis yang dipertimbangkan pada </w:t>
      </w:r>
      <w:r w:rsidR="000D4D36" w:rsidRPr="00E33E6E">
        <w:rPr>
          <w:rFonts w:ascii="Times New Roman" w:hAnsi="Times New Roman" w:cs="Times New Roman"/>
        </w:rPr>
        <w:t xml:space="preserve">pemodelan menggunakan algoritma K-Means </w:t>
      </w:r>
      <w:r w:rsidR="000F09A5" w:rsidRPr="00E33E6E">
        <w:rPr>
          <w:rFonts w:ascii="Times New Roman" w:hAnsi="Times New Roman" w:cs="Times New Roman"/>
        </w:rPr>
        <w:t>ini adalah sebagai berikut:</w:t>
      </w:r>
    </w:p>
    <w:p w14:paraId="75BA29BA" w14:textId="77777777" w:rsidR="000F09A5" w:rsidRPr="00E33E6E"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0" w:name="_Toc122850415"/>
      <w:bookmarkStart w:id="81" w:name="_Toc122850633"/>
      <w:bookmarkStart w:id="82" w:name="_Toc122850719"/>
      <w:bookmarkStart w:id="83" w:name="_Toc129564636"/>
      <w:bookmarkStart w:id="84" w:name="_Toc133983039"/>
      <w:bookmarkStart w:id="85" w:name="_Toc133985347"/>
      <w:bookmarkStart w:id="86" w:name="_Toc133985381"/>
      <w:bookmarkEnd w:id="80"/>
      <w:bookmarkEnd w:id="81"/>
      <w:bookmarkEnd w:id="82"/>
      <w:bookmarkEnd w:id="83"/>
      <w:bookmarkEnd w:id="84"/>
      <w:bookmarkEnd w:id="85"/>
      <w:bookmarkEnd w:id="86"/>
    </w:p>
    <w:p w14:paraId="015BA85F" w14:textId="77777777" w:rsidR="000F09A5" w:rsidRPr="00E33E6E" w:rsidRDefault="000F09A5" w:rsidP="008D0851">
      <w:pPr>
        <w:pStyle w:val="ListParagraph"/>
        <w:keepNext/>
        <w:keepLines/>
        <w:numPr>
          <w:ilvl w:val="0"/>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87" w:name="_Toc122850416"/>
      <w:bookmarkStart w:id="88" w:name="_Toc122850634"/>
      <w:bookmarkStart w:id="89" w:name="_Toc122850720"/>
      <w:bookmarkStart w:id="90" w:name="_Toc129564637"/>
      <w:bookmarkStart w:id="91" w:name="_Toc133983040"/>
      <w:bookmarkStart w:id="92" w:name="_Toc133985348"/>
      <w:bookmarkStart w:id="93" w:name="_Toc133985382"/>
      <w:bookmarkEnd w:id="87"/>
      <w:bookmarkEnd w:id="88"/>
      <w:bookmarkEnd w:id="89"/>
      <w:bookmarkEnd w:id="90"/>
      <w:bookmarkEnd w:id="91"/>
      <w:bookmarkEnd w:id="92"/>
      <w:bookmarkEnd w:id="93"/>
    </w:p>
    <w:p w14:paraId="0435D2F5"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94" w:name="_Toc122850417"/>
      <w:bookmarkStart w:id="95" w:name="_Toc122850635"/>
      <w:bookmarkStart w:id="96" w:name="_Toc122850721"/>
      <w:bookmarkStart w:id="97" w:name="_Toc129564638"/>
      <w:bookmarkStart w:id="98" w:name="_Toc133983041"/>
      <w:bookmarkStart w:id="99" w:name="_Toc133985349"/>
      <w:bookmarkStart w:id="100" w:name="_Toc133985383"/>
      <w:bookmarkEnd w:id="94"/>
      <w:bookmarkEnd w:id="95"/>
      <w:bookmarkEnd w:id="96"/>
      <w:bookmarkEnd w:id="97"/>
      <w:bookmarkEnd w:id="98"/>
      <w:bookmarkEnd w:id="99"/>
      <w:bookmarkEnd w:id="100"/>
    </w:p>
    <w:p w14:paraId="0BD100A3"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1" w:name="_Toc122850418"/>
      <w:bookmarkStart w:id="102" w:name="_Toc122850636"/>
      <w:bookmarkStart w:id="103" w:name="_Toc122850722"/>
      <w:bookmarkStart w:id="104" w:name="_Toc129564639"/>
      <w:bookmarkStart w:id="105" w:name="_Toc133983042"/>
      <w:bookmarkStart w:id="106" w:name="_Toc133985350"/>
      <w:bookmarkStart w:id="107" w:name="_Toc133985384"/>
      <w:bookmarkEnd w:id="101"/>
      <w:bookmarkEnd w:id="102"/>
      <w:bookmarkEnd w:id="103"/>
      <w:bookmarkEnd w:id="104"/>
      <w:bookmarkEnd w:id="105"/>
      <w:bookmarkEnd w:id="106"/>
      <w:bookmarkEnd w:id="107"/>
    </w:p>
    <w:p w14:paraId="0F19A0ED" w14:textId="77777777" w:rsidR="000F09A5" w:rsidRPr="00E33E6E" w:rsidRDefault="000F09A5" w:rsidP="008D0851">
      <w:pPr>
        <w:pStyle w:val="ListParagraph"/>
        <w:keepNext/>
        <w:keepLines/>
        <w:numPr>
          <w:ilvl w:val="1"/>
          <w:numId w:val="7"/>
        </w:numPr>
        <w:spacing w:line="259" w:lineRule="auto"/>
        <w:contextualSpacing w:val="0"/>
        <w:jc w:val="both"/>
        <w:outlineLvl w:val="2"/>
        <w:rPr>
          <w:rFonts w:ascii="Times New Roman" w:eastAsiaTheme="majorEastAsia" w:hAnsi="Times New Roman" w:cs="Times New Roman"/>
          <w:b/>
          <w:vanish/>
          <w:szCs w:val="24"/>
          <w:lang w:val="en-ID"/>
        </w:rPr>
      </w:pPr>
      <w:bookmarkStart w:id="108" w:name="_Toc122850419"/>
      <w:bookmarkStart w:id="109" w:name="_Toc122850637"/>
      <w:bookmarkStart w:id="110" w:name="_Toc122850723"/>
      <w:bookmarkStart w:id="111" w:name="_Toc129564640"/>
      <w:bookmarkStart w:id="112" w:name="_Toc133983043"/>
      <w:bookmarkStart w:id="113" w:name="_Toc133985351"/>
      <w:bookmarkStart w:id="114" w:name="_Toc133985385"/>
      <w:bookmarkEnd w:id="108"/>
      <w:bookmarkEnd w:id="109"/>
      <w:bookmarkEnd w:id="110"/>
      <w:bookmarkEnd w:id="111"/>
      <w:bookmarkEnd w:id="112"/>
      <w:bookmarkEnd w:id="113"/>
      <w:bookmarkEnd w:id="114"/>
    </w:p>
    <w:p w14:paraId="0529B4AD" w14:textId="0E56AAEC" w:rsidR="000F09A5" w:rsidRPr="00E33E6E" w:rsidRDefault="003B0BBE" w:rsidP="00E47360">
      <w:pPr>
        <w:pStyle w:val="Heading3"/>
        <w:numPr>
          <w:ilvl w:val="2"/>
          <w:numId w:val="7"/>
        </w:numPr>
        <w:spacing w:line="360" w:lineRule="auto"/>
        <w:ind w:left="567" w:hanging="567"/>
        <w:rPr>
          <w:rFonts w:ascii="Times New Roman" w:hAnsi="Times New Roman" w:cs="Times New Roman"/>
          <w:b w:val="0"/>
        </w:rPr>
      </w:pPr>
      <w:bookmarkStart w:id="115" w:name="_Toc133985386"/>
      <w:r w:rsidRPr="00E33E6E">
        <w:rPr>
          <w:rFonts w:ascii="Times New Roman" w:hAnsi="Times New Roman" w:cs="Times New Roman"/>
          <w:b w:val="0"/>
        </w:rPr>
        <w:t>Bahasa Pemrograman</w:t>
      </w:r>
      <w:bookmarkEnd w:id="115"/>
    </w:p>
    <w:p w14:paraId="6C43C5FD" w14:textId="26CFC33E" w:rsidR="00855077" w:rsidRPr="00E33E6E" w:rsidRDefault="00B31868" w:rsidP="00E47360">
      <w:pPr>
        <w:ind w:left="567"/>
        <w:rPr>
          <w:rFonts w:ascii="Times New Roman" w:hAnsi="Times New Roman" w:cs="Times New Roman"/>
        </w:rPr>
      </w:pPr>
      <w:r w:rsidRPr="00E33E6E">
        <w:rPr>
          <w:rFonts w:ascii="Times New Roman" w:hAnsi="Times New Roman" w:cs="Times New Roman"/>
        </w:rPr>
        <w:t xml:space="preserve">Bahasa pemrograman yang digunakan dalam pemodelan </w:t>
      </w:r>
      <w:r w:rsidR="003B0BBE" w:rsidRPr="00E33E6E">
        <w:rPr>
          <w:rFonts w:ascii="Times New Roman" w:hAnsi="Times New Roman" w:cs="Times New Roman"/>
        </w:rPr>
        <w:t xml:space="preserve">ini adalah </w:t>
      </w:r>
      <w:r w:rsidR="00861578" w:rsidRPr="00E33E6E">
        <w:rPr>
          <w:rFonts w:ascii="Times New Roman" w:hAnsi="Times New Roman" w:cs="Times New Roman"/>
        </w:rPr>
        <w:t>Python</w:t>
      </w:r>
      <w:r w:rsidR="0031466B" w:rsidRPr="00E33E6E">
        <w:rPr>
          <w:rFonts w:ascii="Times New Roman" w:hAnsi="Times New Roman" w:cs="Times New Roman"/>
        </w:rPr>
        <w:t>.</w:t>
      </w:r>
      <w:r w:rsidR="00861578" w:rsidRPr="00E33E6E">
        <w:rPr>
          <w:rFonts w:ascii="Times New Roman" w:hAnsi="Times New Roman" w:cs="Times New Roman"/>
        </w:rPr>
        <w:t xml:space="preserve"> </w:t>
      </w:r>
      <w:r w:rsidR="00D54D6E" w:rsidRPr="00E33E6E">
        <w:rPr>
          <w:rFonts w:ascii="Times New Roman" w:hAnsi="Times New Roman" w:cs="Times New Roman"/>
        </w:rPr>
        <w:t xml:space="preserve">Penggunaan Python dalam bidang machine learning </w:t>
      </w:r>
      <w:r w:rsidR="00F12413" w:rsidRPr="00E33E6E">
        <w:rPr>
          <w:rFonts w:ascii="Times New Roman" w:hAnsi="Times New Roman" w:cs="Times New Roman"/>
        </w:rPr>
        <w:t xml:space="preserve">merupakan hal yang populer. Hal ini karena bahasa pemrograman Python yang </w:t>
      </w:r>
      <w:r w:rsidR="00566A0B" w:rsidRPr="00E33E6E">
        <w:rPr>
          <w:rFonts w:ascii="Times New Roman" w:hAnsi="Times New Roman" w:cs="Times New Roman"/>
        </w:rPr>
        <w:t xml:space="preserve">open source memudahkan pengembangan </w:t>
      </w:r>
      <w:r w:rsidR="00B176A3" w:rsidRPr="00E33E6E">
        <w:rPr>
          <w:rFonts w:ascii="Times New Roman" w:hAnsi="Times New Roman" w:cs="Times New Roman"/>
        </w:rPr>
        <w:t xml:space="preserve">library yang berguna bagi </w:t>
      </w:r>
      <w:r w:rsidR="00396F4B" w:rsidRPr="00E33E6E">
        <w:rPr>
          <w:rFonts w:ascii="Times New Roman" w:hAnsi="Times New Roman" w:cs="Times New Roman"/>
        </w:rPr>
        <w:t>komunitasnya.</w:t>
      </w:r>
      <w:r w:rsidR="00B176A3" w:rsidRPr="00E33E6E">
        <w:rPr>
          <w:rFonts w:ascii="Times New Roman" w:hAnsi="Times New Roman" w:cs="Times New Roman"/>
        </w:rPr>
        <w:t xml:space="preserve"> </w:t>
      </w:r>
      <w:r w:rsidR="00396F4B" w:rsidRPr="00E33E6E">
        <w:rPr>
          <w:rFonts w:ascii="Times New Roman" w:hAnsi="Times New Roman" w:cs="Times New Roman"/>
        </w:rPr>
        <w:t>S</w:t>
      </w:r>
      <w:r w:rsidR="00904664" w:rsidRPr="00E33E6E">
        <w:rPr>
          <w:rFonts w:ascii="Times New Roman" w:hAnsi="Times New Roman" w:cs="Times New Roman"/>
        </w:rPr>
        <w:t xml:space="preserve">yntax </w:t>
      </w:r>
      <w:r w:rsidR="00280364" w:rsidRPr="00E33E6E">
        <w:rPr>
          <w:rFonts w:ascii="Times New Roman" w:hAnsi="Times New Roman" w:cs="Times New Roman"/>
        </w:rPr>
        <w:t xml:space="preserve">yang </w:t>
      </w:r>
      <w:r w:rsidR="006059CD" w:rsidRPr="00E33E6E">
        <w:rPr>
          <w:rFonts w:ascii="Times New Roman" w:hAnsi="Times New Roman" w:cs="Times New Roman"/>
        </w:rPr>
        <w:t>sederhana</w:t>
      </w:r>
      <w:r w:rsidR="00BD0930" w:rsidRPr="00E33E6E">
        <w:rPr>
          <w:rFonts w:ascii="Times New Roman" w:hAnsi="Times New Roman" w:cs="Times New Roman"/>
        </w:rPr>
        <w:t xml:space="preserve"> juga menjadi </w:t>
      </w:r>
      <w:r w:rsidR="00341C2A" w:rsidRPr="00E33E6E">
        <w:rPr>
          <w:rFonts w:ascii="Times New Roman" w:hAnsi="Times New Roman" w:cs="Times New Roman"/>
        </w:rPr>
        <w:t>alasan penggunaan bahasa pemrogram ini.</w:t>
      </w:r>
    </w:p>
    <w:p w14:paraId="07CEA418" w14:textId="218E5446" w:rsidR="000F09A5" w:rsidRPr="00E33E6E" w:rsidRDefault="000F09A5" w:rsidP="00E47360">
      <w:pPr>
        <w:ind w:left="567"/>
        <w:rPr>
          <w:rFonts w:ascii="Times New Roman" w:hAnsi="Times New Roman" w:cs="Times New Roman"/>
        </w:rPr>
      </w:pPr>
      <w:r w:rsidRPr="00E33E6E">
        <w:rPr>
          <w:rFonts w:ascii="Times New Roman" w:hAnsi="Times New Roman" w:cs="Times New Roman"/>
        </w:rPr>
        <w:t xml:space="preserve"> </w:t>
      </w:r>
    </w:p>
    <w:p w14:paraId="12C23987" w14:textId="38901E1E" w:rsidR="000F09A5" w:rsidRPr="00E33E6E" w:rsidRDefault="0011325A" w:rsidP="00E47360">
      <w:pPr>
        <w:pStyle w:val="Heading3"/>
        <w:numPr>
          <w:ilvl w:val="2"/>
          <w:numId w:val="7"/>
        </w:numPr>
        <w:spacing w:line="360" w:lineRule="auto"/>
        <w:ind w:left="567" w:hanging="567"/>
        <w:rPr>
          <w:rFonts w:ascii="Times New Roman" w:hAnsi="Times New Roman" w:cs="Times New Roman"/>
          <w:b w:val="0"/>
        </w:rPr>
      </w:pPr>
      <w:bookmarkStart w:id="116" w:name="_Toc133985387"/>
      <w:r w:rsidRPr="00E33E6E">
        <w:rPr>
          <w:rFonts w:ascii="Times New Roman" w:hAnsi="Times New Roman" w:cs="Times New Roman"/>
          <w:b w:val="0"/>
        </w:rPr>
        <w:t>Rentang Data</w:t>
      </w:r>
      <w:bookmarkEnd w:id="116"/>
    </w:p>
    <w:p w14:paraId="0D828270" w14:textId="321361EB" w:rsidR="0011325A" w:rsidRPr="00E33E6E" w:rsidRDefault="00D12A34" w:rsidP="00E47360">
      <w:pPr>
        <w:ind w:left="567"/>
        <w:rPr>
          <w:rFonts w:ascii="Times New Roman" w:hAnsi="Times New Roman" w:cs="Times New Roman"/>
        </w:rPr>
      </w:pPr>
      <w:r w:rsidRPr="00E33E6E">
        <w:rPr>
          <w:rFonts w:ascii="Times New Roman" w:hAnsi="Times New Roman" w:cs="Times New Roman"/>
        </w:rPr>
        <w:t xml:space="preserve">Bitcoin </w:t>
      </w:r>
      <w:r w:rsidR="003B1A3C" w:rsidRPr="00E33E6E">
        <w:rPr>
          <w:rFonts w:ascii="Times New Roman" w:hAnsi="Times New Roman" w:cs="Times New Roman"/>
        </w:rPr>
        <w:t>pertama kali diperdagangkan pada tahun 2008</w:t>
      </w:r>
      <w:r w:rsidR="00046649" w:rsidRPr="00E33E6E">
        <w:rPr>
          <w:rFonts w:ascii="Times New Roman" w:hAnsi="Times New Roman" w:cs="Times New Roman"/>
        </w:rPr>
        <w:t>.</w:t>
      </w:r>
      <w:r w:rsidR="0031466B" w:rsidRPr="00E33E6E">
        <w:rPr>
          <w:rFonts w:ascii="Times New Roman" w:hAnsi="Times New Roman" w:cs="Times New Roman"/>
        </w:rPr>
        <w:t xml:space="preserve"> </w:t>
      </w:r>
      <w:r w:rsidR="00D2726A" w:rsidRPr="00E33E6E">
        <w:rPr>
          <w:rFonts w:ascii="Times New Roman" w:hAnsi="Times New Roman" w:cs="Times New Roman"/>
        </w:rPr>
        <w:t xml:space="preserve">Pada dasarnya semua transaksi Bitcoin tercatat dalam block chain Bitcoin itu sendiri. Namun, </w:t>
      </w:r>
      <w:r w:rsidR="00E96581" w:rsidRPr="00E33E6E">
        <w:rPr>
          <w:rFonts w:ascii="Times New Roman" w:hAnsi="Times New Roman" w:cs="Times New Roman"/>
        </w:rPr>
        <w:t xml:space="preserve">saat itu perdagangan bitcoin masih </w:t>
      </w:r>
      <w:r w:rsidR="000B3004" w:rsidRPr="00E33E6E">
        <w:rPr>
          <w:rFonts w:ascii="Times New Roman" w:hAnsi="Times New Roman" w:cs="Times New Roman"/>
        </w:rPr>
        <w:t>tabu dan belum dapat dilihat sebagai aset yang berharga</w:t>
      </w:r>
      <w:r w:rsidR="00C15A97" w:rsidRPr="00E33E6E">
        <w:rPr>
          <w:rFonts w:ascii="Times New Roman" w:hAnsi="Times New Roman" w:cs="Times New Roman"/>
        </w:rPr>
        <w:t xml:space="preserve"> sehingga membuat data </w:t>
      </w:r>
      <w:r w:rsidR="00A23472" w:rsidRPr="00E33E6E">
        <w:rPr>
          <w:rFonts w:ascii="Times New Roman" w:hAnsi="Times New Roman" w:cs="Times New Roman"/>
        </w:rPr>
        <w:t>transaksi kebanyakan berasal dari penambangan</w:t>
      </w:r>
      <w:r w:rsidR="000B3004" w:rsidRPr="00E33E6E">
        <w:rPr>
          <w:rFonts w:ascii="Times New Roman" w:hAnsi="Times New Roman" w:cs="Times New Roman"/>
        </w:rPr>
        <w:t xml:space="preserve"> dan </w:t>
      </w:r>
      <w:r w:rsidR="004E4BE2" w:rsidRPr="00E33E6E">
        <w:rPr>
          <w:rFonts w:ascii="Times New Roman" w:hAnsi="Times New Roman" w:cs="Times New Roman"/>
        </w:rPr>
        <w:t xml:space="preserve">airdrop. Sehingga, untuk </w:t>
      </w:r>
      <w:r w:rsidR="00D776A1" w:rsidRPr="00E33E6E">
        <w:rPr>
          <w:rFonts w:ascii="Times New Roman" w:hAnsi="Times New Roman" w:cs="Times New Roman"/>
        </w:rPr>
        <w:t xml:space="preserve">menyesuaikan tujuan pemodelan </w:t>
      </w:r>
      <w:r w:rsidR="005D5D10" w:rsidRPr="00E33E6E">
        <w:rPr>
          <w:rFonts w:ascii="Times New Roman" w:hAnsi="Times New Roman" w:cs="Times New Roman"/>
        </w:rPr>
        <w:t xml:space="preserve">dalam </w:t>
      </w:r>
      <w:r w:rsidR="00D776A1" w:rsidRPr="00E33E6E">
        <w:rPr>
          <w:rFonts w:ascii="Times New Roman" w:hAnsi="Times New Roman" w:cs="Times New Roman"/>
        </w:rPr>
        <w:t xml:space="preserve">mengelompokkan transaksi paus </w:t>
      </w:r>
      <w:r w:rsidR="00536A9D" w:rsidRPr="00E33E6E">
        <w:rPr>
          <w:rFonts w:ascii="Times New Roman" w:hAnsi="Times New Roman" w:cs="Times New Roman"/>
        </w:rPr>
        <w:t>agar</w:t>
      </w:r>
      <w:r w:rsidR="00D776A1" w:rsidRPr="00E33E6E">
        <w:rPr>
          <w:rFonts w:ascii="Times New Roman" w:hAnsi="Times New Roman" w:cs="Times New Roman"/>
        </w:rPr>
        <w:t xml:space="preserve"> dapat digunakan trader </w:t>
      </w:r>
      <w:r w:rsidR="005D5D10" w:rsidRPr="00E33E6E">
        <w:rPr>
          <w:rFonts w:ascii="Times New Roman" w:hAnsi="Times New Roman" w:cs="Times New Roman"/>
        </w:rPr>
        <w:t xml:space="preserve">sebagai wawasan dalam bertransaksi. </w:t>
      </w:r>
      <w:r w:rsidR="00EB0795" w:rsidRPr="00E33E6E">
        <w:rPr>
          <w:rFonts w:ascii="Times New Roman" w:hAnsi="Times New Roman" w:cs="Times New Roman"/>
        </w:rPr>
        <w:t xml:space="preserve">Akhirnya, diputuskan pengambilan data transaksi Bitcoin </w:t>
      </w:r>
      <w:r w:rsidR="000160DA" w:rsidRPr="00E33E6E">
        <w:rPr>
          <w:rFonts w:ascii="Times New Roman" w:hAnsi="Times New Roman" w:cs="Times New Roman"/>
        </w:rPr>
        <w:t xml:space="preserve">pada </w:t>
      </w:r>
      <w:r w:rsidR="00294877" w:rsidRPr="00E33E6E">
        <w:rPr>
          <w:rFonts w:ascii="Times New Roman" w:hAnsi="Times New Roman" w:cs="Times New Roman"/>
        </w:rPr>
        <w:t>3 tahun sebelumnya.</w:t>
      </w:r>
    </w:p>
    <w:p w14:paraId="2C997F89" w14:textId="77777777" w:rsidR="0011325A" w:rsidRPr="00E33E6E" w:rsidRDefault="0011325A" w:rsidP="00E47360">
      <w:pPr>
        <w:ind w:left="567"/>
        <w:rPr>
          <w:rFonts w:ascii="Times New Roman" w:hAnsi="Times New Roman" w:cs="Times New Roman"/>
        </w:rPr>
      </w:pPr>
    </w:p>
    <w:p w14:paraId="11F00D0F" w14:textId="65FF7850" w:rsidR="0011325A" w:rsidRPr="00E33E6E" w:rsidRDefault="00414606" w:rsidP="00E47360">
      <w:pPr>
        <w:pStyle w:val="Heading3"/>
        <w:numPr>
          <w:ilvl w:val="2"/>
          <w:numId w:val="7"/>
        </w:numPr>
        <w:spacing w:line="360" w:lineRule="auto"/>
        <w:ind w:left="567" w:hanging="567"/>
        <w:rPr>
          <w:rFonts w:ascii="Times New Roman" w:hAnsi="Times New Roman" w:cs="Times New Roman"/>
          <w:b w:val="0"/>
        </w:rPr>
      </w:pPr>
      <w:bookmarkStart w:id="117" w:name="_Toc133985388"/>
      <w:r w:rsidRPr="00E33E6E">
        <w:rPr>
          <w:rFonts w:ascii="Times New Roman" w:hAnsi="Times New Roman" w:cs="Times New Roman"/>
          <w:b w:val="0"/>
        </w:rPr>
        <w:t>Format Data</w:t>
      </w:r>
      <w:bookmarkEnd w:id="117"/>
    </w:p>
    <w:p w14:paraId="2C85F347" w14:textId="0BE39CCE" w:rsidR="0011325A" w:rsidRPr="00E33E6E" w:rsidRDefault="005E1A21" w:rsidP="00E47360">
      <w:pPr>
        <w:ind w:left="567"/>
        <w:rPr>
          <w:rFonts w:ascii="Times New Roman" w:hAnsi="Times New Roman" w:cs="Times New Roman"/>
        </w:rPr>
      </w:pPr>
      <w:r w:rsidRPr="00E33E6E">
        <w:rPr>
          <w:rFonts w:ascii="Times New Roman" w:hAnsi="Times New Roman" w:cs="Times New Roman"/>
        </w:rPr>
        <w:t xml:space="preserve">Sebagai bentuk penyajian </w:t>
      </w:r>
      <w:r w:rsidR="00343F6F" w:rsidRPr="00E33E6E">
        <w:rPr>
          <w:rFonts w:ascii="Times New Roman" w:hAnsi="Times New Roman" w:cs="Times New Roman"/>
        </w:rPr>
        <w:t>hasil pemodelan yang baik</w:t>
      </w:r>
      <w:r w:rsidR="00046649" w:rsidRPr="00E33E6E">
        <w:rPr>
          <w:rFonts w:ascii="Times New Roman" w:hAnsi="Times New Roman" w:cs="Times New Roman"/>
        </w:rPr>
        <w:t>.</w:t>
      </w:r>
      <w:r w:rsidR="0005514E" w:rsidRPr="00E33E6E">
        <w:rPr>
          <w:rFonts w:ascii="Times New Roman" w:hAnsi="Times New Roman" w:cs="Times New Roman"/>
        </w:rPr>
        <w:t xml:space="preserve"> Diperlukan sebuah format data yang mudah dipahami. </w:t>
      </w:r>
      <w:r w:rsidR="00F503C1" w:rsidRPr="00E33E6E">
        <w:rPr>
          <w:rFonts w:ascii="Times New Roman" w:hAnsi="Times New Roman" w:cs="Times New Roman"/>
        </w:rPr>
        <w:t xml:space="preserve">Digunakan format excel yang </w:t>
      </w:r>
      <w:r w:rsidR="00583DC1" w:rsidRPr="00E33E6E">
        <w:rPr>
          <w:rFonts w:ascii="Times New Roman" w:hAnsi="Times New Roman" w:cs="Times New Roman"/>
          <w:i/>
          <w:iCs/>
        </w:rPr>
        <w:t xml:space="preserve">readable </w:t>
      </w:r>
      <w:r w:rsidR="00CE736C" w:rsidRPr="00E33E6E">
        <w:rPr>
          <w:rFonts w:ascii="Times New Roman" w:hAnsi="Times New Roman" w:cs="Times New Roman"/>
        </w:rPr>
        <w:t xml:space="preserve">untuk memberikan kemudahan </w:t>
      </w:r>
      <w:r w:rsidR="00CF6666" w:rsidRPr="00E33E6E">
        <w:rPr>
          <w:rFonts w:ascii="Times New Roman" w:hAnsi="Times New Roman" w:cs="Times New Roman"/>
        </w:rPr>
        <w:t>dalam pengambilan manfaat pada pemodelan ini.</w:t>
      </w:r>
    </w:p>
    <w:p w14:paraId="36033492" w14:textId="77777777" w:rsidR="00E47360" w:rsidRPr="00E33E6E" w:rsidRDefault="00E47360" w:rsidP="00E47360">
      <w:pPr>
        <w:ind w:left="567"/>
        <w:rPr>
          <w:rFonts w:ascii="Times New Roman" w:hAnsi="Times New Roman" w:cs="Times New Roman"/>
        </w:rPr>
      </w:pPr>
    </w:p>
    <w:p w14:paraId="027B7942" w14:textId="37E48106" w:rsidR="0032529B" w:rsidRPr="00E33E6E" w:rsidRDefault="00B64329" w:rsidP="00E47360">
      <w:pPr>
        <w:pStyle w:val="Heading3"/>
        <w:numPr>
          <w:ilvl w:val="2"/>
          <w:numId w:val="7"/>
        </w:numPr>
        <w:spacing w:line="360" w:lineRule="auto"/>
        <w:ind w:left="567" w:hanging="567"/>
        <w:rPr>
          <w:rFonts w:ascii="Times New Roman" w:hAnsi="Times New Roman" w:cs="Times New Roman"/>
          <w:b w:val="0"/>
        </w:rPr>
      </w:pPr>
      <w:bookmarkStart w:id="118" w:name="_Toc133985389"/>
      <w:r w:rsidRPr="00E33E6E">
        <w:rPr>
          <w:rFonts w:ascii="Times New Roman" w:hAnsi="Times New Roman" w:cs="Times New Roman"/>
          <w:b w:val="0"/>
        </w:rPr>
        <w:t>Algoritma K-Means</w:t>
      </w:r>
      <w:bookmarkEnd w:id="118"/>
    </w:p>
    <w:p w14:paraId="589F3E00" w14:textId="45C3D9D0" w:rsidR="004F4E42" w:rsidRPr="00E33E6E" w:rsidRDefault="00845D12" w:rsidP="00E47360">
      <w:pPr>
        <w:spacing w:after="240"/>
        <w:ind w:left="567"/>
        <w:rPr>
          <w:rFonts w:ascii="Times New Roman" w:hAnsi="Times New Roman" w:cs="Times New Roman"/>
        </w:rPr>
      </w:pPr>
      <w:r w:rsidRPr="00E33E6E">
        <w:rPr>
          <w:rFonts w:ascii="Times New Roman" w:hAnsi="Times New Roman" w:cs="Times New Roman"/>
        </w:rPr>
        <w:t>Penggunaan Algoritma K-Means merupakan inisialisasi awal untuk mengetahui kemampuan metode cluster dalam mengelompokkan data transaksi pada Bitcoin sehingga memperoleh wawasan mengenai transaksi paus.</w:t>
      </w:r>
      <w:r w:rsidR="00C56872" w:rsidRPr="00E33E6E">
        <w:rPr>
          <w:rFonts w:ascii="Times New Roman" w:hAnsi="Times New Roman" w:cs="Times New Roman"/>
        </w:rPr>
        <w:t xml:space="preserve"> Kompleksitas algoritma yang sederhana dengan tujuan yang sama </w:t>
      </w:r>
      <w:r w:rsidR="00F61FAC" w:rsidRPr="00E33E6E">
        <w:rPr>
          <w:rFonts w:ascii="Times New Roman" w:hAnsi="Times New Roman" w:cs="Times New Roman"/>
        </w:rPr>
        <w:t xml:space="preserve">dengan algoritma clustering lainnya menjadikan algoritma </w:t>
      </w:r>
      <w:r w:rsidR="00B73426" w:rsidRPr="00E33E6E">
        <w:rPr>
          <w:rFonts w:ascii="Times New Roman" w:hAnsi="Times New Roman" w:cs="Times New Roman"/>
        </w:rPr>
        <w:t xml:space="preserve">ini sesuai </w:t>
      </w:r>
      <w:r w:rsidR="00DE2636" w:rsidRPr="00E33E6E">
        <w:rPr>
          <w:rFonts w:ascii="Times New Roman" w:hAnsi="Times New Roman" w:cs="Times New Roman"/>
        </w:rPr>
        <w:t xml:space="preserve">untuk pemodelan yang akan dilakukan dan memberi ruang </w:t>
      </w:r>
      <w:r w:rsidR="004539C5" w:rsidRPr="00E33E6E">
        <w:rPr>
          <w:rFonts w:ascii="Times New Roman" w:hAnsi="Times New Roman" w:cs="Times New Roman"/>
        </w:rPr>
        <w:t xml:space="preserve">untuk penelitian sejenis jika metode clustering pada umumnya dapat menemukan </w:t>
      </w:r>
      <w:r w:rsidR="0066706D" w:rsidRPr="00E33E6E">
        <w:rPr>
          <w:rFonts w:ascii="Times New Roman" w:hAnsi="Times New Roman" w:cs="Times New Roman"/>
        </w:rPr>
        <w:t>pola dari transaksi paus pada transaksi Bitcoin.</w:t>
      </w:r>
      <w:r w:rsidR="005A12F4" w:rsidRPr="00E33E6E">
        <w:rPr>
          <w:rFonts w:ascii="Times New Roman" w:hAnsi="Times New Roman" w:cs="Times New Roman"/>
        </w:rPr>
        <w:t xml:space="preserve"> </w:t>
      </w:r>
    </w:p>
    <w:p w14:paraId="585B5DEA" w14:textId="7A9D1988" w:rsidR="00326D30" w:rsidRPr="00E33E6E" w:rsidRDefault="00326D30" w:rsidP="00E47360">
      <w:pPr>
        <w:pStyle w:val="Heading2"/>
        <w:numPr>
          <w:ilvl w:val="1"/>
          <w:numId w:val="2"/>
        </w:numPr>
        <w:tabs>
          <w:tab w:val="left" w:pos="540"/>
        </w:tabs>
        <w:spacing w:before="240" w:line="600" w:lineRule="auto"/>
        <w:ind w:hanging="720"/>
        <w:rPr>
          <w:rFonts w:ascii="Times New Roman" w:hAnsi="Times New Roman" w:cs="Times New Roman"/>
        </w:rPr>
      </w:pPr>
      <w:bookmarkStart w:id="119" w:name="_Toc133985390"/>
      <w:r w:rsidRPr="00E33E6E">
        <w:rPr>
          <w:rFonts w:ascii="Times New Roman" w:hAnsi="Times New Roman" w:cs="Times New Roman"/>
        </w:rPr>
        <w:t>Peralatan dan Bahan</w:t>
      </w:r>
      <w:bookmarkEnd w:id="119"/>
    </w:p>
    <w:p w14:paraId="35B5B622" w14:textId="2BB88581" w:rsidR="00E47491" w:rsidRPr="00E33E6E" w:rsidRDefault="00E47491" w:rsidP="004F4E42">
      <w:pPr>
        <w:pStyle w:val="BodyText"/>
        <w:spacing w:line="360" w:lineRule="auto"/>
        <w:rPr>
          <w:rFonts w:ascii="Times New Roman" w:hAnsi="Times New Roman" w:cs="Times New Roman"/>
        </w:rPr>
      </w:pPr>
      <w:r w:rsidRPr="00E33E6E">
        <w:rPr>
          <w:rFonts w:ascii="Times New Roman" w:hAnsi="Times New Roman" w:cs="Times New Roman"/>
        </w:rPr>
        <w:t>Terdapat beberapa s</w:t>
      </w:r>
      <w:r w:rsidR="0032529B" w:rsidRPr="00E33E6E">
        <w:rPr>
          <w:rFonts w:ascii="Times New Roman" w:hAnsi="Times New Roman" w:cs="Times New Roman"/>
        </w:rPr>
        <w:t>arana yang diperluka</w:t>
      </w:r>
      <w:r w:rsidRPr="00E33E6E">
        <w:rPr>
          <w:rFonts w:ascii="Times New Roman" w:hAnsi="Times New Roman" w:cs="Times New Roman"/>
        </w:rPr>
        <w:t>n untuk me</w:t>
      </w:r>
      <w:r w:rsidR="0066706D" w:rsidRPr="00E33E6E">
        <w:rPr>
          <w:rFonts w:ascii="Times New Roman" w:hAnsi="Times New Roman" w:cs="Times New Roman"/>
        </w:rPr>
        <w:t xml:space="preserve">lakukan </w:t>
      </w:r>
      <w:r w:rsidR="00773B25" w:rsidRPr="00E33E6E">
        <w:rPr>
          <w:rFonts w:ascii="Times New Roman" w:hAnsi="Times New Roman" w:cs="Times New Roman"/>
        </w:rPr>
        <w:t xml:space="preserve">clustering pada transaksi Bitcoin </w:t>
      </w:r>
      <w:r w:rsidRPr="00E33E6E">
        <w:rPr>
          <w:rFonts w:ascii="Times New Roman" w:hAnsi="Times New Roman" w:cs="Times New Roman"/>
        </w:rPr>
        <w:t>ini sebagai berikut:</w:t>
      </w:r>
    </w:p>
    <w:p w14:paraId="4C9C11E8" w14:textId="4B875E48"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Server atau komputer dengan sistem operasi yang mendukung </w:t>
      </w:r>
      <w:r w:rsidR="00773B25" w:rsidRPr="00E33E6E">
        <w:rPr>
          <w:rFonts w:ascii="Times New Roman" w:hAnsi="Times New Roman" w:cs="Times New Roman"/>
        </w:rPr>
        <w:t>Python</w:t>
      </w:r>
      <w:r w:rsidRPr="00E33E6E">
        <w:rPr>
          <w:rFonts w:ascii="Times New Roman" w:hAnsi="Times New Roman" w:cs="Times New Roman"/>
        </w:rPr>
        <w:t>, seperti Linux, macOS, atau Windows.</w:t>
      </w:r>
    </w:p>
    <w:p w14:paraId="40C5DDDC" w14:textId="77B314BF"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Browser web yang mendukung </w:t>
      </w:r>
      <w:r w:rsidR="00773B25" w:rsidRPr="00E33E6E">
        <w:rPr>
          <w:rFonts w:ascii="Times New Roman" w:hAnsi="Times New Roman" w:cs="Times New Roman"/>
        </w:rPr>
        <w:t>Python</w:t>
      </w:r>
      <w:r w:rsidRPr="00E33E6E">
        <w:rPr>
          <w:rFonts w:ascii="Times New Roman" w:hAnsi="Times New Roman" w:cs="Times New Roman"/>
        </w:rPr>
        <w:t>, seperti Google Chrome, Mozilla Firefox, atau Microsoft Edge.</w:t>
      </w:r>
    </w:p>
    <w:p w14:paraId="3EFA6CF7" w14:textId="49A42E88" w:rsidR="00E47491" w:rsidRPr="00E33E6E" w:rsidRDefault="004F38D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Data </w:t>
      </w:r>
      <w:r w:rsidR="00FA5E01" w:rsidRPr="00E33E6E">
        <w:rPr>
          <w:rFonts w:ascii="Times New Roman" w:hAnsi="Times New Roman" w:cs="Times New Roman"/>
        </w:rPr>
        <w:t xml:space="preserve">Formatting yang mudah </w:t>
      </w:r>
      <w:r w:rsidR="00E708ED" w:rsidRPr="00E33E6E">
        <w:rPr>
          <w:rFonts w:ascii="Times New Roman" w:hAnsi="Times New Roman" w:cs="Times New Roman"/>
        </w:rPr>
        <w:t>dipahami dan mendukung pengaksesan menggunakan Python</w:t>
      </w:r>
      <w:r w:rsidR="00FA5E01" w:rsidRPr="00E33E6E">
        <w:rPr>
          <w:rFonts w:ascii="Times New Roman" w:hAnsi="Times New Roman" w:cs="Times New Roman"/>
        </w:rPr>
        <w:t xml:space="preserve"> seperti Excel</w:t>
      </w:r>
      <w:r w:rsidR="0006775D" w:rsidRPr="00E33E6E">
        <w:rPr>
          <w:rFonts w:ascii="Times New Roman" w:hAnsi="Times New Roman" w:cs="Times New Roman"/>
        </w:rPr>
        <w:t xml:space="preserve"> </w:t>
      </w:r>
      <w:r w:rsidR="00E47491" w:rsidRPr="00E33E6E">
        <w:rPr>
          <w:rFonts w:ascii="Times New Roman" w:hAnsi="Times New Roman" w:cs="Times New Roman"/>
        </w:rPr>
        <w:t>.</w:t>
      </w:r>
    </w:p>
    <w:p w14:paraId="67CCCE96" w14:textId="6B932CCF" w:rsidR="00E47491" w:rsidRPr="00E33E6E" w:rsidRDefault="00E47491"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t xml:space="preserve">Data source atau sumber data yang akan </w:t>
      </w:r>
      <w:r w:rsidR="00343872" w:rsidRPr="00E33E6E">
        <w:rPr>
          <w:rFonts w:ascii="Times New Roman" w:hAnsi="Times New Roman" w:cs="Times New Roman"/>
        </w:rPr>
        <w:t>diterima</w:t>
      </w:r>
      <w:r w:rsidRPr="00E33E6E">
        <w:rPr>
          <w:rFonts w:ascii="Times New Roman" w:hAnsi="Times New Roman" w:cs="Times New Roman"/>
        </w:rPr>
        <w:t xml:space="preserve"> </w:t>
      </w:r>
      <w:r w:rsidR="00343872" w:rsidRPr="00E33E6E">
        <w:rPr>
          <w:rFonts w:ascii="Times New Roman" w:hAnsi="Times New Roman" w:cs="Times New Roman"/>
        </w:rPr>
        <w:t>dan disimpan kedalam bentuk Excel</w:t>
      </w:r>
      <w:r w:rsidRPr="00E33E6E">
        <w:rPr>
          <w:rFonts w:ascii="Times New Roman" w:hAnsi="Times New Roman" w:cs="Times New Roman"/>
        </w:rPr>
        <w:t xml:space="preserve">, seperti </w:t>
      </w:r>
      <w:r w:rsidR="000E0267" w:rsidRPr="00E33E6E">
        <w:rPr>
          <w:rFonts w:ascii="Times New Roman" w:hAnsi="Times New Roman" w:cs="Times New Roman"/>
        </w:rPr>
        <w:t>Web downloader</w:t>
      </w:r>
      <w:r w:rsidR="0097592D" w:rsidRPr="00E33E6E">
        <w:rPr>
          <w:rFonts w:ascii="Times New Roman" w:hAnsi="Times New Roman" w:cs="Times New Roman"/>
        </w:rPr>
        <w:t xml:space="preserve"> atau </w:t>
      </w:r>
      <w:r w:rsidR="000E0267" w:rsidRPr="00E33E6E">
        <w:rPr>
          <w:rFonts w:ascii="Times New Roman" w:hAnsi="Times New Roman" w:cs="Times New Roman"/>
        </w:rPr>
        <w:t xml:space="preserve">API yang terkoneksi </w:t>
      </w:r>
      <w:r w:rsidR="00293678" w:rsidRPr="00E33E6E">
        <w:rPr>
          <w:rFonts w:ascii="Times New Roman" w:hAnsi="Times New Roman" w:cs="Times New Roman"/>
        </w:rPr>
        <w:t>ke data transaksi Bitcoin pada platform</w:t>
      </w:r>
      <w:r w:rsidR="000E0267" w:rsidRPr="00E33E6E">
        <w:rPr>
          <w:rFonts w:ascii="Times New Roman" w:hAnsi="Times New Roman" w:cs="Times New Roman"/>
        </w:rPr>
        <w:t xml:space="preserve"> </w:t>
      </w:r>
      <w:proofErr w:type="spellStart"/>
      <w:r w:rsidR="00293678" w:rsidRPr="00E33E6E">
        <w:rPr>
          <w:rFonts w:ascii="Times New Roman" w:hAnsi="Times New Roman" w:cs="Times New Roman"/>
        </w:rPr>
        <w:t>Binance</w:t>
      </w:r>
      <w:proofErr w:type="spellEnd"/>
      <w:r w:rsidRPr="00E33E6E">
        <w:rPr>
          <w:rFonts w:ascii="Times New Roman" w:hAnsi="Times New Roman" w:cs="Times New Roman"/>
        </w:rPr>
        <w:t>.</w:t>
      </w:r>
    </w:p>
    <w:p w14:paraId="6C79044F" w14:textId="7998FC50" w:rsidR="00326D30" w:rsidRPr="00E33E6E" w:rsidRDefault="00293678" w:rsidP="004F4E42">
      <w:pPr>
        <w:pStyle w:val="BodyText"/>
        <w:numPr>
          <w:ilvl w:val="0"/>
          <w:numId w:val="8"/>
        </w:numPr>
        <w:spacing w:after="0" w:line="360" w:lineRule="auto"/>
        <w:ind w:left="567" w:hanging="567"/>
        <w:rPr>
          <w:rFonts w:ascii="Times New Roman" w:hAnsi="Times New Roman" w:cs="Times New Roman"/>
        </w:rPr>
      </w:pPr>
      <w:r w:rsidRPr="00E33E6E">
        <w:rPr>
          <w:rFonts w:ascii="Times New Roman" w:hAnsi="Times New Roman" w:cs="Times New Roman"/>
        </w:rPr>
        <w:lastRenderedPageBreak/>
        <w:t>Library</w:t>
      </w:r>
      <w:r w:rsidR="00E47491" w:rsidRPr="00E33E6E">
        <w:rPr>
          <w:rFonts w:ascii="Times New Roman" w:hAnsi="Times New Roman" w:cs="Times New Roman"/>
        </w:rPr>
        <w:t xml:space="preserve"> tambahan atau add-on yang dapat memperluas fitur dan kemampuan </w:t>
      </w:r>
      <w:r w:rsidR="007C136A" w:rsidRPr="00E33E6E">
        <w:rPr>
          <w:rFonts w:ascii="Times New Roman" w:hAnsi="Times New Roman" w:cs="Times New Roman"/>
        </w:rPr>
        <w:t>Python.</w:t>
      </w:r>
      <w:r w:rsidR="00E47491" w:rsidRPr="00E33E6E">
        <w:rPr>
          <w:rFonts w:ascii="Times New Roman" w:hAnsi="Times New Roman" w:cs="Times New Roman"/>
        </w:rPr>
        <w:t xml:space="preserve"> </w:t>
      </w:r>
      <w:r w:rsidR="007C136A" w:rsidRPr="00E33E6E">
        <w:rPr>
          <w:rFonts w:ascii="Times New Roman" w:hAnsi="Times New Roman" w:cs="Times New Roman"/>
        </w:rPr>
        <w:t>S</w:t>
      </w:r>
      <w:r w:rsidR="00E47491" w:rsidRPr="00E33E6E">
        <w:rPr>
          <w:rFonts w:ascii="Times New Roman" w:hAnsi="Times New Roman" w:cs="Times New Roman"/>
        </w:rPr>
        <w:t xml:space="preserve">eperti </w:t>
      </w:r>
      <w:r w:rsidR="00AB5C7B" w:rsidRPr="00E33E6E">
        <w:rPr>
          <w:rFonts w:ascii="Times New Roman" w:hAnsi="Times New Roman" w:cs="Times New Roman"/>
        </w:rPr>
        <w:t>library</w:t>
      </w:r>
      <w:r w:rsidR="00E47491" w:rsidRPr="00E33E6E">
        <w:rPr>
          <w:rFonts w:ascii="Times New Roman" w:hAnsi="Times New Roman" w:cs="Times New Roman"/>
        </w:rPr>
        <w:t xml:space="preserve"> untuk </w:t>
      </w:r>
      <w:r w:rsidR="00AB5C7B" w:rsidRPr="00E33E6E">
        <w:rPr>
          <w:rFonts w:ascii="Times New Roman" w:hAnsi="Times New Roman" w:cs="Times New Roman"/>
        </w:rPr>
        <w:t xml:space="preserve">visualisasi hasil, </w:t>
      </w:r>
      <w:r w:rsidR="005447CF" w:rsidRPr="00E33E6E">
        <w:rPr>
          <w:rFonts w:ascii="Times New Roman" w:hAnsi="Times New Roman" w:cs="Times New Roman"/>
        </w:rPr>
        <w:t xml:space="preserve">Library yang dapat mengolah data, </w:t>
      </w:r>
      <w:r w:rsidR="00FD6FAE" w:rsidRPr="00E33E6E">
        <w:rPr>
          <w:rFonts w:ascii="Times New Roman" w:hAnsi="Times New Roman" w:cs="Times New Roman"/>
        </w:rPr>
        <w:t>serta</w:t>
      </w:r>
      <w:r w:rsidR="005447CF" w:rsidRPr="00E33E6E">
        <w:rPr>
          <w:rFonts w:ascii="Times New Roman" w:hAnsi="Times New Roman" w:cs="Times New Roman"/>
        </w:rPr>
        <w:t xml:space="preserve"> library </w:t>
      </w:r>
      <w:r w:rsidR="00542403" w:rsidRPr="00E33E6E">
        <w:rPr>
          <w:rFonts w:ascii="Times New Roman" w:hAnsi="Times New Roman" w:cs="Times New Roman"/>
        </w:rPr>
        <w:t>untuk menjalankan algoritma K-Means</w:t>
      </w:r>
      <w:r w:rsidR="00E47491" w:rsidRPr="00E33E6E">
        <w:rPr>
          <w:rFonts w:ascii="Times New Roman" w:hAnsi="Times New Roman" w:cs="Times New Roman"/>
        </w:rPr>
        <w:t>.</w:t>
      </w:r>
    </w:p>
    <w:p w14:paraId="4A4F1845" w14:textId="77777777" w:rsidR="00E47491" w:rsidRPr="00E33E6E" w:rsidRDefault="00E47491" w:rsidP="00326D30">
      <w:pPr>
        <w:pStyle w:val="BodyText"/>
        <w:rPr>
          <w:rFonts w:ascii="Times New Roman" w:hAnsi="Times New Roman" w:cs="Times New Roman"/>
        </w:rPr>
      </w:pPr>
    </w:p>
    <w:p w14:paraId="056E9940" w14:textId="16E3B103" w:rsidR="006943D0" w:rsidRPr="00E33E6E" w:rsidRDefault="006943D0" w:rsidP="006943D0">
      <w:pPr>
        <w:pStyle w:val="BodyText"/>
        <w:rPr>
          <w:rFonts w:ascii="Times New Roman" w:hAnsi="Times New Roman" w:cs="Times New Roman"/>
        </w:rPr>
        <w:sectPr w:rsidR="006943D0" w:rsidRPr="00E33E6E" w:rsidSect="00CA1E0C">
          <w:footerReference w:type="first" r:id="rId11"/>
          <w:type w:val="continuous"/>
          <w:pgSz w:w="11906" w:h="16838" w:code="9"/>
          <w:pgMar w:top="1701" w:right="1701" w:bottom="1701" w:left="2268" w:header="709" w:footer="709" w:gutter="0"/>
          <w:pgNumType w:start="1"/>
          <w:cols w:space="708"/>
          <w:titlePg/>
          <w:docGrid w:linePitch="360"/>
        </w:sectPr>
      </w:pPr>
    </w:p>
    <w:p w14:paraId="5AF1E0B7" w14:textId="7BA27776" w:rsidR="00536D15" w:rsidRPr="00E33E6E" w:rsidRDefault="00D7338F" w:rsidP="00E47360">
      <w:pPr>
        <w:pStyle w:val="Heading1"/>
        <w:spacing w:line="720" w:lineRule="auto"/>
        <w:rPr>
          <w:rFonts w:ascii="Times New Roman" w:hAnsi="Times New Roman" w:cs="Times New Roman"/>
        </w:rPr>
      </w:pPr>
      <w:bookmarkStart w:id="120" w:name="_Toc56373219"/>
      <w:bookmarkStart w:id="121" w:name="_Toc133985391"/>
      <w:r w:rsidRPr="00E33E6E">
        <w:rPr>
          <w:rFonts w:ascii="Times New Roman" w:hAnsi="Times New Roman" w:cs="Times New Roman"/>
        </w:rPr>
        <w:lastRenderedPageBreak/>
        <w:t>DAFTAR PUSTAKA</w:t>
      </w:r>
      <w:bookmarkEnd w:id="120"/>
      <w:bookmarkEnd w:id="121"/>
      <w:r w:rsidRPr="00E33E6E">
        <w:rPr>
          <w:rFonts w:ascii="Times New Roman" w:hAnsi="Times New Roman" w:cs="Times New Roman"/>
        </w:rPr>
        <w:t xml:space="preserve"> </w:t>
      </w:r>
    </w:p>
    <w:p w14:paraId="727A2D59" w14:textId="55CDD1BE" w:rsidR="00D22625" w:rsidRPr="00E33E6E" w:rsidRDefault="00D7338F"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lang w:val="en-US"/>
        </w:rPr>
        <w:fldChar w:fldCharType="begin"/>
      </w:r>
      <w:r w:rsidR="00B219EF" w:rsidRPr="00E33E6E">
        <w:rPr>
          <w:rFonts w:ascii="Times New Roman" w:hAnsi="Times New Roman" w:cs="Times New Roman"/>
          <w:lang w:val="en-US"/>
        </w:rPr>
        <w:instrText xml:space="preserve"> ADDIN ZOTERO_BIBL {"uncited":[],"omitted":[],"custom":[]} CSL_BIBLIOGRAPHY </w:instrText>
      </w:r>
      <w:r w:rsidRPr="00E33E6E">
        <w:rPr>
          <w:rFonts w:ascii="Times New Roman" w:hAnsi="Times New Roman" w:cs="Times New Roman"/>
          <w:lang w:val="en-US"/>
        </w:rPr>
        <w:fldChar w:fldCharType="separate"/>
      </w:r>
      <w:r w:rsidR="00BE34C0" w:rsidRPr="00E33E6E">
        <w:rPr>
          <w:rFonts w:ascii="Times New Roman" w:hAnsi="Times New Roman" w:cs="Times New Roman"/>
        </w:rPr>
        <w:t>Nugraha</w:t>
      </w:r>
      <w:r w:rsidR="00F46AF2" w:rsidRPr="00E33E6E">
        <w:rPr>
          <w:rFonts w:ascii="Times New Roman" w:hAnsi="Times New Roman" w:cs="Times New Roman"/>
        </w:rPr>
        <w:t>,</w:t>
      </w:r>
      <w:r w:rsidR="00BE34C0" w:rsidRPr="00E33E6E">
        <w:rPr>
          <w:rFonts w:ascii="Times New Roman" w:hAnsi="Times New Roman" w:cs="Times New Roman"/>
        </w:rPr>
        <w:t xml:space="preserve"> G</w:t>
      </w:r>
      <w:r w:rsidR="00F46AF2" w:rsidRPr="00E33E6E">
        <w:rPr>
          <w:rFonts w:ascii="Times New Roman" w:hAnsi="Times New Roman" w:cs="Times New Roman"/>
        </w:rPr>
        <w:t>. (2018)</w:t>
      </w:r>
      <w:r w:rsidR="007D714E" w:rsidRPr="00E33E6E">
        <w:rPr>
          <w:rFonts w:ascii="Times New Roman" w:hAnsi="Times New Roman" w:cs="Times New Roman"/>
        </w:rPr>
        <w:t xml:space="preserve"> "</w:t>
      </w:r>
      <w:r w:rsidR="00BE34C0" w:rsidRPr="00E33E6E">
        <w:rPr>
          <w:rFonts w:ascii="Times New Roman" w:hAnsi="Times New Roman" w:cs="Times New Roman"/>
        </w:rPr>
        <w:t xml:space="preserve">PENGARUH RESPONS IMF TERKAIT PENGGUNAAN </w:t>
      </w:r>
      <w:r w:rsidR="008D72D5" w:rsidRPr="00E33E6E">
        <w:rPr>
          <w:rFonts w:ascii="Times New Roman" w:hAnsi="Times New Roman" w:cs="Times New Roman"/>
        </w:rPr>
        <w:t>CRYPTOCURRENCY</w:t>
      </w:r>
      <w:r w:rsidR="00BE34C0" w:rsidRPr="00E33E6E">
        <w:rPr>
          <w:rFonts w:ascii="Times New Roman" w:hAnsi="Times New Roman" w:cs="Times New Roman"/>
        </w:rPr>
        <w:t xml:space="preserve"> TERHADAP KEBIJAKAN PEMERINTAH INDONESIA</w:t>
      </w:r>
      <w:r w:rsidR="00A02D5C" w:rsidRPr="00E33E6E">
        <w:rPr>
          <w:rFonts w:ascii="Times New Roman" w:hAnsi="Times New Roman" w:cs="Times New Roman"/>
        </w:rPr>
        <w:t>,</w:t>
      </w:r>
      <w:r w:rsidR="007D714E" w:rsidRPr="00E33E6E">
        <w:rPr>
          <w:rFonts w:ascii="Times New Roman" w:hAnsi="Times New Roman" w:cs="Times New Roman"/>
        </w:rPr>
        <w:t xml:space="preserve">" </w:t>
      </w:r>
      <w:r w:rsidR="00BE34C0" w:rsidRPr="00E33E6E">
        <w:rPr>
          <w:rFonts w:ascii="Times New Roman" w:hAnsi="Times New Roman" w:cs="Times New Roman"/>
        </w:rPr>
        <w:t>eprints.undip</w:t>
      </w:r>
      <w:r w:rsidR="00323D9D" w:rsidRPr="00E33E6E">
        <w:rPr>
          <w:rFonts w:ascii="Times New Roman" w:hAnsi="Times New Roman" w:cs="Times New Roman"/>
        </w:rPr>
        <w:t xml:space="preserve"> </w:t>
      </w:r>
      <w:r w:rsidR="00A02D5C" w:rsidRPr="00E33E6E">
        <w:rPr>
          <w:rFonts w:ascii="Times New Roman" w:hAnsi="Times New Roman" w:cs="Times New Roman"/>
        </w:rPr>
        <w:t xml:space="preserve">  </w:t>
      </w:r>
    </w:p>
    <w:p w14:paraId="711C8DC3" w14:textId="77777777" w:rsidR="00F46AF2" w:rsidRPr="00E33E6E" w:rsidRDefault="00F46AF2" w:rsidP="007C78A0">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Chen, J. (2023). Analysis of Bitcoin Price Prediction Using Machine Learning. Journal of Risk and Financial Management, 16(1), 51. https://doi.org/10.3390/jrfm16010051 </w:t>
      </w:r>
    </w:p>
    <w:p w14:paraId="1CC267B9" w14:textId="42BF48B2"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Andi, H. K. (2021). An accurate bitcoin price prediction using logistic regression with LSTM machine learning model. Journal of Soft Computing Paradigm, 3(3), 205-217.</w:t>
      </w:r>
    </w:p>
    <w:p w14:paraId="2076024E" w14:textId="75B430D6"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Poongodi, M., Vijayakumar, V., &amp; Chilamkurti, N. (2020). Bitcoin price prediction using ARIMA model. International Journal of Internet Technology and Secured Transactions, 10(4), 396-406.</w:t>
      </w:r>
    </w:p>
    <w:p w14:paraId="4CD8DAB0" w14:textId="6BB81C13"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Das, D., Kayal, P., &amp; Maiti, M. (2023). A K-means clustering model for analyzing the Bitcoin extreme value returns. Decision Analytics Journal, 6, 100152.</w:t>
      </w:r>
    </w:p>
    <w:p w14:paraId="022034B3" w14:textId="7F0CF029" w:rsidR="00F46AF2" w:rsidRPr="00E33E6E" w:rsidRDefault="00F46AF2" w:rsidP="00F46AF2">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Nakamoto</w:t>
      </w:r>
      <w:r w:rsidR="004F4E42" w:rsidRPr="00E33E6E">
        <w:rPr>
          <w:rFonts w:ascii="Times New Roman" w:hAnsi="Times New Roman" w:cs="Times New Roman"/>
        </w:rPr>
        <w:t>, S.</w:t>
      </w:r>
      <w:r w:rsidRPr="00E33E6E">
        <w:rPr>
          <w:rFonts w:ascii="Times New Roman" w:hAnsi="Times New Roman" w:cs="Times New Roman"/>
        </w:rPr>
        <w:t xml:space="preserve"> (2018) Bitcoin: A Peer-to-Peer Electronic Cash System. </w:t>
      </w:r>
      <w:r w:rsidRPr="00E33E6E">
        <w:rPr>
          <w:rFonts w:ascii="Times New Roman" w:hAnsi="Times New Roman" w:cs="Times New Roman"/>
          <w:i/>
        </w:rPr>
        <w:t>bitcoin.org</w:t>
      </w:r>
    </w:p>
    <w:p w14:paraId="3882D5A4" w14:textId="6FBA9464" w:rsidR="0062162F" w:rsidRPr="00E33E6E" w:rsidRDefault="00F46AF2"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Investopedia, </w:t>
      </w:r>
      <w:r w:rsidR="008D72D5" w:rsidRPr="00E33E6E">
        <w:rPr>
          <w:rFonts w:ascii="Times New Roman" w:hAnsi="Times New Roman" w:cs="Times New Roman"/>
          <w:lang w:val="en-US"/>
        </w:rPr>
        <w:t>Cryptocurrency</w:t>
      </w:r>
      <w:r w:rsidRPr="00E33E6E">
        <w:rPr>
          <w:rFonts w:ascii="Times New Roman" w:hAnsi="Times New Roman" w:cs="Times New Roman"/>
          <w:lang w:val="en-US"/>
        </w:rPr>
        <w:t xml:space="preserve"> Explained with Pros and Cons for Investment</w:t>
      </w:r>
      <w:r w:rsidRPr="00E33E6E">
        <w:rPr>
          <w:rFonts w:ascii="Times New Roman" w:hAnsi="Times New Roman" w:cs="Times New Roman"/>
        </w:rPr>
        <w:t>. Available: https://www.investopedia.com/terms/c/</w:t>
      </w:r>
      <w:r w:rsidR="008D72D5" w:rsidRPr="00E33E6E">
        <w:rPr>
          <w:rFonts w:ascii="Times New Roman" w:hAnsi="Times New Roman" w:cs="Times New Roman"/>
        </w:rPr>
        <w:t>Cryptocurrency</w:t>
      </w:r>
      <w:r w:rsidRPr="00E33E6E">
        <w:rPr>
          <w:rFonts w:ascii="Times New Roman" w:hAnsi="Times New Roman" w:cs="Times New Roman"/>
        </w:rPr>
        <w:t>.asp 26-Sep-2022 [Online]. [Diakses: 22-Sep-2021].</w:t>
      </w:r>
    </w:p>
    <w:p w14:paraId="1B969F73" w14:textId="77777777" w:rsidR="0062162F" w:rsidRPr="00E33E6E" w:rsidRDefault="0062162F"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Hua, Y. (2020). Bitcoin price prediction using ARIMA and LSTM. In E3S Web of Conferences (Vol. 218, p. 01050). EDP Sciences.</w:t>
      </w:r>
    </w:p>
    <w:p w14:paraId="2548C946" w14:textId="7C0F25D8" w:rsidR="0062162F" w:rsidRPr="00E33E6E" w:rsidRDefault="0062162F" w:rsidP="0062162F">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 xml:space="preserve">Kwon, D. H., Kim, J. B., Heo, J. S., Kim, C. M., &amp; Han, Y. H. (2019). Time series classification of </w:t>
      </w:r>
      <w:r w:rsidR="008D72D5" w:rsidRPr="00E33E6E">
        <w:rPr>
          <w:rFonts w:ascii="Times New Roman" w:hAnsi="Times New Roman" w:cs="Times New Roman"/>
        </w:rPr>
        <w:t>Cryptocurrency</w:t>
      </w:r>
      <w:r w:rsidRPr="00E33E6E">
        <w:rPr>
          <w:rFonts w:ascii="Times New Roman" w:hAnsi="Times New Roman" w:cs="Times New Roman"/>
        </w:rPr>
        <w:t xml:space="preserve"> price trend based on a recurrent LSTM neural network. Journal of Information Processing Systems, 15(3), 694-706.</w:t>
      </w:r>
    </w:p>
    <w:p w14:paraId="3DD24CBC" w14:textId="77777777" w:rsidR="009758D5" w:rsidRPr="00E33E6E" w:rsidRDefault="0062162F" w:rsidP="009758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FITRIANI, F., Stiawan, D., &amp; Heryanto, A. (2021). </w:t>
      </w:r>
      <w:r w:rsidRPr="00E33E6E">
        <w:rPr>
          <w:rFonts w:ascii="Times New Roman" w:hAnsi="Times New Roman" w:cs="Times New Roman"/>
          <w:i/>
          <w:iCs/>
          <w:color w:val="222222"/>
          <w:shd w:val="clear" w:color="auto" w:fill="FFFFFF"/>
        </w:rPr>
        <w:t>DETEKSI SERANGAN MALWARE RANSOMWARE PADA BITCOIN MINING DENGAN METODE K-MEANS CLUSTERING</w:t>
      </w:r>
      <w:r w:rsidRPr="00E33E6E">
        <w:rPr>
          <w:rFonts w:ascii="Times New Roman" w:hAnsi="Times New Roman" w:cs="Times New Roman"/>
          <w:color w:val="222222"/>
          <w:shd w:val="clear" w:color="auto" w:fill="FFFFFF"/>
        </w:rPr>
        <w:t> (Doctoral dissertation, Sriwijaya University).</w:t>
      </w:r>
    </w:p>
    <w:p w14:paraId="67712264" w14:textId="77777777" w:rsidR="008D72D5" w:rsidRPr="00E33E6E" w:rsidRDefault="009758D5" w:rsidP="008D72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 xml:space="preserve">Barradas, A., Tejeda-Gil, A., &amp; Cantón-Croda, R. M. (2022). Real-Time Big Data Architecture for Processing </w:t>
      </w:r>
      <w:r w:rsidR="008D72D5" w:rsidRPr="00E33E6E">
        <w:rPr>
          <w:rFonts w:ascii="Times New Roman" w:hAnsi="Times New Roman" w:cs="Times New Roman"/>
          <w:color w:val="222222"/>
          <w:shd w:val="clear" w:color="auto" w:fill="FFFFFF"/>
        </w:rPr>
        <w:t>Cryptocurrency</w:t>
      </w:r>
      <w:r w:rsidRPr="00E33E6E">
        <w:rPr>
          <w:rFonts w:ascii="Times New Roman" w:hAnsi="Times New Roman" w:cs="Times New Roman"/>
          <w:color w:val="222222"/>
          <w:shd w:val="clear" w:color="auto" w:fill="FFFFFF"/>
        </w:rPr>
        <w:t xml:space="preserve"> and Social Media Data: A Clustering Approach Based on k-Means. </w:t>
      </w:r>
      <w:r w:rsidRPr="00E33E6E">
        <w:rPr>
          <w:rFonts w:ascii="Times New Roman" w:hAnsi="Times New Roman" w:cs="Times New Roman"/>
          <w:i/>
          <w:iCs/>
          <w:color w:val="222222"/>
          <w:shd w:val="clear" w:color="auto" w:fill="FFFFFF"/>
        </w:rPr>
        <w:t>Algorithms</w:t>
      </w:r>
      <w:r w:rsidRPr="00E33E6E">
        <w:rPr>
          <w:rFonts w:ascii="Times New Roman" w:hAnsi="Times New Roman" w:cs="Times New Roman"/>
          <w:color w:val="222222"/>
          <w:shd w:val="clear" w:color="auto" w:fill="FFFFFF"/>
        </w:rPr>
        <w:t>, </w:t>
      </w:r>
      <w:r w:rsidRPr="00E33E6E">
        <w:rPr>
          <w:rFonts w:ascii="Times New Roman" w:hAnsi="Times New Roman" w:cs="Times New Roman"/>
          <w:i/>
          <w:iCs/>
          <w:color w:val="222222"/>
          <w:shd w:val="clear" w:color="auto" w:fill="FFFFFF"/>
        </w:rPr>
        <w:t>15</w:t>
      </w:r>
      <w:r w:rsidRPr="00E33E6E">
        <w:rPr>
          <w:rFonts w:ascii="Times New Roman" w:hAnsi="Times New Roman" w:cs="Times New Roman"/>
          <w:color w:val="222222"/>
          <w:shd w:val="clear" w:color="auto" w:fill="FFFFFF"/>
        </w:rPr>
        <w:t>(5), 140.</w:t>
      </w:r>
    </w:p>
    <w:p w14:paraId="35AD4795" w14:textId="6BA98CF6" w:rsidR="008D72D5" w:rsidRPr="00E33E6E" w:rsidRDefault="008D72D5" w:rsidP="008D72D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w:t>
      </w:r>
    </w:p>
    <w:p w14:paraId="3C7D3F8C" w14:textId="67410EB4" w:rsidR="00322755" w:rsidRPr="00E33E6E" w:rsidRDefault="008D72D5" w:rsidP="00322755">
      <w:pPr>
        <w:pStyle w:val="Bibliography"/>
        <w:spacing w:after="120" w:line="240" w:lineRule="auto"/>
        <w:ind w:left="709" w:hanging="709"/>
        <w:rPr>
          <w:rFonts w:ascii="Times New Roman" w:hAnsi="Times New Roman" w:cs="Times New Roman"/>
          <w:color w:val="222222"/>
          <w:shd w:val="clear" w:color="auto" w:fill="FFFFFF"/>
        </w:rPr>
      </w:pPr>
      <w:r w:rsidRPr="00E33E6E">
        <w:rPr>
          <w:rFonts w:ascii="Times New Roman" w:hAnsi="Times New Roman" w:cs="Times New Roman"/>
          <w:color w:val="222222"/>
          <w:shd w:val="clear" w:color="auto" w:fill="FFFFFF"/>
        </w:rPr>
        <w:t xml:space="preserve">Pant, D. R., Neupane, P., Poudel, A., Pokhrel, A. K., &amp; Lama, B. K. (2018, October). Recurrent neural network based bitcoin price prediction by </w:t>
      </w:r>
      <w:r w:rsidR="00322755" w:rsidRPr="00E33E6E">
        <w:rPr>
          <w:rFonts w:ascii="Times New Roman" w:hAnsi="Times New Roman" w:cs="Times New Roman"/>
          <w:color w:val="222222"/>
          <w:shd w:val="clear" w:color="auto" w:fill="FFFFFF"/>
        </w:rPr>
        <w:t>Twitter</w:t>
      </w:r>
      <w:r w:rsidRPr="00E33E6E">
        <w:rPr>
          <w:rFonts w:ascii="Times New Roman" w:hAnsi="Times New Roman" w:cs="Times New Roman"/>
          <w:color w:val="222222"/>
          <w:shd w:val="clear" w:color="auto" w:fill="FFFFFF"/>
        </w:rPr>
        <w:t xml:space="preserve"> sentiment analysis. In </w:t>
      </w:r>
      <w:r w:rsidRPr="00E33E6E">
        <w:rPr>
          <w:rFonts w:ascii="Times New Roman" w:hAnsi="Times New Roman" w:cs="Times New Roman"/>
          <w:i/>
          <w:iCs/>
          <w:color w:val="222222"/>
          <w:shd w:val="clear" w:color="auto" w:fill="FFFFFF"/>
        </w:rPr>
        <w:t>2018 IEEE 3rd International Conference on Computing, Communication and Security (ICCCS)</w:t>
      </w:r>
      <w:r w:rsidRPr="00E33E6E">
        <w:rPr>
          <w:rFonts w:ascii="Times New Roman" w:hAnsi="Times New Roman" w:cs="Times New Roman"/>
          <w:color w:val="222222"/>
          <w:shd w:val="clear" w:color="auto" w:fill="FFFFFF"/>
        </w:rPr>
        <w:t> (pp. 128-132). IEEE.</w:t>
      </w:r>
    </w:p>
    <w:p w14:paraId="6892255E" w14:textId="77777777" w:rsidR="001E20B6" w:rsidRPr="00E33E6E" w:rsidRDefault="00322755" w:rsidP="001E20B6">
      <w:pPr>
        <w:pStyle w:val="Bibliography"/>
        <w:spacing w:after="120" w:line="240" w:lineRule="auto"/>
        <w:ind w:left="709" w:hanging="709"/>
        <w:rPr>
          <w:rFonts w:ascii="Times New Roman" w:hAnsi="Times New Roman" w:cs="Times New Roman"/>
        </w:rPr>
      </w:pPr>
      <w:r w:rsidRPr="00E33E6E">
        <w:rPr>
          <w:rFonts w:ascii="Times New Roman" w:hAnsi="Times New Roman" w:cs="Times New Roman"/>
        </w:rPr>
        <w:t>Critien, J. V., Gatt, A., &amp; Ellul, J. (2022). Bitcoin price change and trend prediction through Twitter sentiment and data volume. Financial Innovation, 8(1), 1-20.</w:t>
      </w:r>
    </w:p>
    <w:p w14:paraId="1A1F4C96" w14:textId="77777777" w:rsidR="001E20B6" w:rsidRPr="00E33E6E" w:rsidRDefault="001E20B6" w:rsidP="001E20B6">
      <w:pPr>
        <w:pStyle w:val="Bibliography"/>
        <w:spacing w:after="120" w:line="240" w:lineRule="auto"/>
        <w:ind w:left="709" w:hanging="709"/>
      </w:pPr>
      <w:r w:rsidRPr="00E33E6E">
        <w:t>Wong, E. L. X. (2021). Prediction of Bitcoin prices using Twitter Data and Natural Language Processing.</w:t>
      </w:r>
    </w:p>
    <w:p w14:paraId="516F2D2D" w14:textId="77777777" w:rsidR="00CE6E28" w:rsidRPr="00E33E6E" w:rsidRDefault="001E20B6" w:rsidP="00CE6E28">
      <w:pPr>
        <w:pStyle w:val="Bibliography"/>
        <w:spacing w:after="120" w:line="240" w:lineRule="auto"/>
        <w:ind w:left="709" w:hanging="709"/>
      </w:pPr>
      <w:r w:rsidRPr="00E33E6E">
        <w:t xml:space="preserve">Huang, X., Zhang, W., Tang, X., Zhang, M., Surbiryala, J., Iosifidis, V., ... &amp; Zhang, J. (2021). Lstm based sentiment analysis for cryptocurrency prediction. In Database Systems for Advanced Applications: 26th International </w:t>
      </w:r>
      <w:r w:rsidRPr="00E33E6E">
        <w:lastRenderedPageBreak/>
        <w:t>Conference, DASFAA 2021, Taipei, Taiwan, April 11–14, 2021, Proceedings, Part III 26 (pp. 617-621). Springer International Publishing.</w:t>
      </w:r>
    </w:p>
    <w:p w14:paraId="7C60389E" w14:textId="46DAC2C7" w:rsidR="00CE6E28" w:rsidRPr="00E33E6E" w:rsidRDefault="00CE6E28" w:rsidP="00CE6E28">
      <w:pPr>
        <w:pStyle w:val="Bibliography"/>
        <w:spacing w:after="120" w:line="240" w:lineRule="auto"/>
        <w:ind w:left="709" w:hanging="709"/>
      </w:pPr>
      <w:r w:rsidRPr="00E33E6E">
        <w:t>Deebadi, A. (2020). Understanding Impact of Twitter Feed on Bitcoin Price and Trading Patterns.</w:t>
      </w:r>
    </w:p>
    <w:p w14:paraId="09EAFA6A" w14:textId="77777777" w:rsidR="008D72D5" w:rsidRPr="00E33E6E" w:rsidRDefault="008D72D5" w:rsidP="008D72D5">
      <w:pPr>
        <w:rPr>
          <w:rFonts w:ascii="Times New Roman" w:hAnsi="Times New Roman" w:cs="Times New Roman"/>
        </w:rPr>
      </w:pPr>
    </w:p>
    <w:p w14:paraId="1FBFEF5D" w14:textId="77777777" w:rsidR="00BE34C0" w:rsidRPr="00E33E6E" w:rsidRDefault="00BE34C0" w:rsidP="00BE34C0">
      <w:pPr>
        <w:rPr>
          <w:rFonts w:ascii="Times New Roman" w:hAnsi="Times New Roman" w:cs="Times New Roman"/>
        </w:rPr>
      </w:pPr>
    </w:p>
    <w:p w14:paraId="04ED1886" w14:textId="27C9C5E1" w:rsidR="00464CEB" w:rsidRPr="00322755" w:rsidRDefault="00D7338F" w:rsidP="008D0851">
      <w:pPr>
        <w:pStyle w:val="Heading1"/>
        <w:jc w:val="both"/>
        <w:rPr>
          <w:rFonts w:ascii="Times New Roman" w:hAnsi="Times New Roman" w:cs="Times New Roman"/>
        </w:rPr>
      </w:pPr>
      <w:r w:rsidRPr="00E33E6E">
        <w:rPr>
          <w:rFonts w:ascii="Times New Roman" w:hAnsi="Times New Roman" w:cs="Times New Roman"/>
        </w:rPr>
        <w:fldChar w:fldCharType="end"/>
      </w:r>
    </w:p>
    <w:sectPr w:rsidR="00464CEB" w:rsidRPr="00322755" w:rsidSect="00CA1E0C">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2BA06" w14:textId="77777777" w:rsidR="006E0690" w:rsidRDefault="006E0690" w:rsidP="008A1DE5">
      <w:pPr>
        <w:spacing w:line="240" w:lineRule="auto"/>
      </w:pPr>
      <w:r>
        <w:separator/>
      </w:r>
    </w:p>
  </w:endnote>
  <w:endnote w:type="continuationSeparator" w:id="0">
    <w:p w14:paraId="587C5FAF" w14:textId="77777777" w:rsidR="006E0690" w:rsidRDefault="006E0690" w:rsidP="008A1DE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FBFBC" w14:textId="77777777" w:rsidR="00D26135" w:rsidRPr="00397766" w:rsidRDefault="00D26135" w:rsidP="00D26135">
    <w:pPr>
      <w:pStyle w:val="Footer"/>
      <w:jc w:val="right"/>
      <w:rPr>
        <w:rFonts w:cs="Times New Roman"/>
      </w:rPr>
    </w:pPr>
    <w:r w:rsidRPr="00871E6F">
      <w:rPr>
        <w:rFonts w:cs="Times New Roman"/>
      </w:rPr>
      <w:t xml:space="preserve">Universitas Pertamina - </w:t>
    </w:r>
    <w:sdt>
      <w:sdtPr>
        <w:rPr>
          <w:rFonts w:cs="Times New Roman"/>
        </w:rPr>
        <w:id w:val="354631295"/>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1</w:t>
        </w:r>
        <w:r w:rsidRPr="00871E6F">
          <w:rPr>
            <w:rFonts w:cs="Times New Roman"/>
            <w:noProof/>
          </w:rPr>
          <w:fldChar w:fldCharType="end"/>
        </w:r>
      </w:sdtContent>
    </w:sdt>
  </w:p>
  <w:p w14:paraId="636C9C4F" w14:textId="452B749E" w:rsidR="00CA1E0C" w:rsidRPr="00CA1E0C" w:rsidRDefault="00CA1E0C" w:rsidP="00D26135">
    <w:pPr>
      <w:pStyle w:val="Footer"/>
      <w:jc w:val="right"/>
      <w:rPr>
        <w:rFonts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21EFE" w14:textId="76BDF106" w:rsidR="00E47360" w:rsidRPr="00397766" w:rsidRDefault="00397766" w:rsidP="00397766">
    <w:pPr>
      <w:pStyle w:val="Footer"/>
      <w:jc w:val="right"/>
      <w:rPr>
        <w:rFonts w:cs="Times New Roman"/>
      </w:rPr>
    </w:pPr>
    <w:r w:rsidRPr="00871E6F">
      <w:rPr>
        <w:rFonts w:cs="Times New Roman"/>
      </w:rPr>
      <w:t xml:space="preserve">Universitas Pertamina - </w:t>
    </w:r>
    <w:sdt>
      <w:sdtPr>
        <w:rPr>
          <w:rFonts w:cs="Times New Roman"/>
        </w:rPr>
        <w:id w:val="224418247"/>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DE710" w14:textId="77777777" w:rsidR="00CA1E0C" w:rsidRPr="00397766" w:rsidRDefault="00CA1E0C" w:rsidP="00397766">
    <w:pPr>
      <w:pStyle w:val="Footer"/>
      <w:jc w:val="right"/>
      <w:rPr>
        <w:rFonts w:cs="Times New Roman"/>
      </w:rPr>
    </w:pPr>
    <w:r w:rsidRPr="00871E6F">
      <w:rPr>
        <w:rFonts w:cs="Times New Roman"/>
      </w:rPr>
      <w:t xml:space="preserve">Universitas Pertamina - </w:t>
    </w:r>
    <w:sdt>
      <w:sdtPr>
        <w:rPr>
          <w:rFonts w:cs="Times New Roman"/>
        </w:rPr>
        <w:id w:val="11713741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Pr>
            <w:rFonts w:cs="Times New Roman"/>
          </w:rPr>
          <w:t>i</w:t>
        </w:r>
        <w:r w:rsidRPr="00871E6F">
          <w:rPr>
            <w:rFonts w:cs="Times New Roman"/>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A5329C" w14:textId="77777777" w:rsidR="006E0690" w:rsidRDefault="006E0690" w:rsidP="008A1DE5">
      <w:pPr>
        <w:spacing w:line="240" w:lineRule="auto"/>
      </w:pPr>
      <w:r>
        <w:separator/>
      </w:r>
    </w:p>
  </w:footnote>
  <w:footnote w:type="continuationSeparator" w:id="0">
    <w:p w14:paraId="6EECF1FB" w14:textId="77777777" w:rsidR="006E0690" w:rsidRDefault="006E0690" w:rsidP="008A1DE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E3807"/>
    <w:multiLevelType w:val="multilevel"/>
    <w:tmpl w:val="5B2AE834"/>
    <w:lvl w:ilvl="0">
      <w:start w:val="1"/>
      <w:numFmt w:val="decimal"/>
      <w:lvlText w:val="%1."/>
      <w:lvlJc w:val="left"/>
      <w:pPr>
        <w:ind w:left="1287"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1647" w:hanging="720"/>
      </w:pPr>
      <w:rPr>
        <w:rFonts w:hint="default"/>
        <w:b w:val="0"/>
        <w:i w:val="0"/>
        <w:iCs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 w15:restartNumberingAfterBreak="0">
    <w:nsid w:val="09C9167D"/>
    <w:multiLevelType w:val="multilevel"/>
    <w:tmpl w:val="4BD0D4E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bCs/>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B335E8C"/>
    <w:multiLevelType w:val="hybridMultilevel"/>
    <w:tmpl w:val="6E263E32"/>
    <w:lvl w:ilvl="0" w:tplc="DB840D02">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B0B36F9"/>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E2B0A73"/>
    <w:multiLevelType w:val="hybridMultilevel"/>
    <w:tmpl w:val="70EC882C"/>
    <w:lvl w:ilvl="0" w:tplc="5AC830F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80B64EA"/>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ACF6518"/>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AE1091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B847542"/>
    <w:multiLevelType w:val="hybridMultilevel"/>
    <w:tmpl w:val="9E70B9EE"/>
    <w:lvl w:ilvl="0" w:tplc="AECAFFB6">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5196331C"/>
    <w:multiLevelType w:val="multilevel"/>
    <w:tmpl w:val="67E8ACA2"/>
    <w:lvl w:ilvl="0">
      <w:start w:val="1"/>
      <w:numFmt w:val="decimal"/>
      <w:lvlText w:val="%1."/>
      <w:lvlJc w:val="left"/>
      <w:pPr>
        <w:ind w:left="1854" w:hanging="360"/>
      </w:pPr>
      <w:rPr>
        <w:rFonts w:hint="default"/>
      </w:rPr>
    </w:lvl>
    <w:lvl w:ilvl="1">
      <w:start w:val="1"/>
      <w:numFmt w:val="decimal"/>
      <w:isLgl/>
      <w:lvlText w:val="%1.%2"/>
      <w:lvlJc w:val="left"/>
      <w:pPr>
        <w:ind w:left="1854" w:hanging="360"/>
      </w:pPr>
      <w:rPr>
        <w:rFonts w:hint="default"/>
      </w:rPr>
    </w:lvl>
    <w:lvl w:ilvl="2">
      <w:start w:val="1"/>
      <w:numFmt w:val="decimal"/>
      <w:isLgl/>
      <w:lvlText w:val="%1.%2.%3"/>
      <w:lvlJc w:val="left"/>
      <w:pPr>
        <w:ind w:left="2214" w:hanging="720"/>
      </w:pPr>
      <w:rPr>
        <w:rFonts w:hint="default"/>
        <w:i w:val="0"/>
        <w:iCs w:val="0"/>
      </w:rPr>
    </w:lvl>
    <w:lvl w:ilvl="3">
      <w:start w:val="1"/>
      <w:numFmt w:val="decimal"/>
      <w:isLgl/>
      <w:lvlText w:val="%1.%2.%3.%4"/>
      <w:lvlJc w:val="left"/>
      <w:pPr>
        <w:ind w:left="2214" w:hanging="72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574" w:hanging="1080"/>
      </w:pPr>
      <w:rPr>
        <w:rFonts w:hint="default"/>
      </w:rPr>
    </w:lvl>
    <w:lvl w:ilvl="6">
      <w:start w:val="1"/>
      <w:numFmt w:val="decimal"/>
      <w:isLgl/>
      <w:lvlText w:val="%1.%2.%3.%4.%5.%6.%7"/>
      <w:lvlJc w:val="left"/>
      <w:pPr>
        <w:ind w:left="2934" w:hanging="1440"/>
      </w:pPr>
      <w:rPr>
        <w:rFonts w:hint="default"/>
      </w:rPr>
    </w:lvl>
    <w:lvl w:ilvl="7">
      <w:start w:val="1"/>
      <w:numFmt w:val="decimal"/>
      <w:isLgl/>
      <w:lvlText w:val="%1.%2.%3.%4.%5.%6.%7.%8"/>
      <w:lvlJc w:val="left"/>
      <w:pPr>
        <w:ind w:left="2934" w:hanging="1440"/>
      </w:pPr>
      <w:rPr>
        <w:rFonts w:hint="default"/>
      </w:rPr>
    </w:lvl>
    <w:lvl w:ilvl="8">
      <w:start w:val="1"/>
      <w:numFmt w:val="decimal"/>
      <w:isLgl/>
      <w:lvlText w:val="%1.%2.%3.%4.%5.%6.%7.%8.%9"/>
      <w:lvlJc w:val="left"/>
      <w:pPr>
        <w:ind w:left="3294" w:hanging="1800"/>
      </w:pPr>
      <w:rPr>
        <w:rFonts w:hint="default"/>
      </w:rPr>
    </w:lvl>
  </w:abstractNum>
  <w:abstractNum w:abstractNumId="10" w15:restartNumberingAfterBreak="0">
    <w:nsid w:val="5DBE0447"/>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66B75291"/>
    <w:multiLevelType w:val="multilevel"/>
    <w:tmpl w:val="67E8A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D935E6A"/>
    <w:multiLevelType w:val="hybridMultilevel"/>
    <w:tmpl w:val="65FC04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D218E6"/>
    <w:multiLevelType w:val="multilevel"/>
    <w:tmpl w:val="5B2AE83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val="0"/>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992327081">
    <w:abstractNumId w:val="7"/>
  </w:num>
  <w:num w:numId="2" w16cid:durableId="2035376807">
    <w:abstractNumId w:val="1"/>
  </w:num>
  <w:num w:numId="3" w16cid:durableId="20205498">
    <w:abstractNumId w:val="5"/>
  </w:num>
  <w:num w:numId="4" w16cid:durableId="288243599">
    <w:abstractNumId w:val="9"/>
  </w:num>
  <w:num w:numId="5" w16cid:durableId="964432264">
    <w:abstractNumId w:val="3"/>
  </w:num>
  <w:num w:numId="6" w16cid:durableId="1636645943">
    <w:abstractNumId w:val="10"/>
  </w:num>
  <w:num w:numId="7" w16cid:durableId="895703800">
    <w:abstractNumId w:val="13"/>
  </w:num>
  <w:num w:numId="8" w16cid:durableId="1695688233">
    <w:abstractNumId w:val="0"/>
  </w:num>
  <w:num w:numId="9" w16cid:durableId="369302282">
    <w:abstractNumId w:val="11"/>
  </w:num>
  <w:num w:numId="10" w16cid:durableId="127355770">
    <w:abstractNumId w:val="4"/>
  </w:num>
  <w:num w:numId="11" w16cid:durableId="1053131">
    <w:abstractNumId w:val="12"/>
  </w:num>
  <w:num w:numId="12" w16cid:durableId="20129996">
    <w:abstractNumId w:val="8"/>
  </w:num>
  <w:num w:numId="13" w16cid:durableId="155149262">
    <w:abstractNumId w:val="2"/>
  </w:num>
  <w:num w:numId="14" w16cid:durableId="1526597896">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zMjQyNjIwMjUxMDdX0lEKTi0uzszPAykwrAUAMbTy3SwAAAA="/>
  </w:docVars>
  <w:rsids>
    <w:rsidRoot w:val="00556617"/>
    <w:rsid w:val="0000266D"/>
    <w:rsid w:val="00003B70"/>
    <w:rsid w:val="00004267"/>
    <w:rsid w:val="00006FD5"/>
    <w:rsid w:val="0001030E"/>
    <w:rsid w:val="00011808"/>
    <w:rsid w:val="0001351C"/>
    <w:rsid w:val="000148D1"/>
    <w:rsid w:val="000160DA"/>
    <w:rsid w:val="00024B7A"/>
    <w:rsid w:val="000305F0"/>
    <w:rsid w:val="00042C0E"/>
    <w:rsid w:val="00043D7C"/>
    <w:rsid w:val="000442FA"/>
    <w:rsid w:val="00046649"/>
    <w:rsid w:val="00046ACA"/>
    <w:rsid w:val="00051348"/>
    <w:rsid w:val="000535A2"/>
    <w:rsid w:val="00053F69"/>
    <w:rsid w:val="0005514E"/>
    <w:rsid w:val="00056599"/>
    <w:rsid w:val="00060C2E"/>
    <w:rsid w:val="0006105C"/>
    <w:rsid w:val="00061143"/>
    <w:rsid w:val="00063952"/>
    <w:rsid w:val="00065174"/>
    <w:rsid w:val="00066776"/>
    <w:rsid w:val="0006775D"/>
    <w:rsid w:val="00070B6D"/>
    <w:rsid w:val="00072629"/>
    <w:rsid w:val="0007328E"/>
    <w:rsid w:val="00073332"/>
    <w:rsid w:val="0007374E"/>
    <w:rsid w:val="00073B64"/>
    <w:rsid w:val="00084241"/>
    <w:rsid w:val="000847E9"/>
    <w:rsid w:val="00086D74"/>
    <w:rsid w:val="000912ED"/>
    <w:rsid w:val="000A274B"/>
    <w:rsid w:val="000A2A43"/>
    <w:rsid w:val="000A3D75"/>
    <w:rsid w:val="000A5A69"/>
    <w:rsid w:val="000A69D2"/>
    <w:rsid w:val="000A79AA"/>
    <w:rsid w:val="000B01BE"/>
    <w:rsid w:val="000B1E20"/>
    <w:rsid w:val="000B3004"/>
    <w:rsid w:val="000B60C7"/>
    <w:rsid w:val="000C27D7"/>
    <w:rsid w:val="000C2FFF"/>
    <w:rsid w:val="000C5F6D"/>
    <w:rsid w:val="000D4D36"/>
    <w:rsid w:val="000D6FD1"/>
    <w:rsid w:val="000E0267"/>
    <w:rsid w:val="000E03A6"/>
    <w:rsid w:val="000E0D42"/>
    <w:rsid w:val="000E2F57"/>
    <w:rsid w:val="000E3F15"/>
    <w:rsid w:val="000E6DD2"/>
    <w:rsid w:val="000F09A5"/>
    <w:rsid w:val="000F2611"/>
    <w:rsid w:val="000F3F54"/>
    <w:rsid w:val="00100571"/>
    <w:rsid w:val="001017D7"/>
    <w:rsid w:val="0010345B"/>
    <w:rsid w:val="00107BF9"/>
    <w:rsid w:val="001116C9"/>
    <w:rsid w:val="00111E9F"/>
    <w:rsid w:val="0011325A"/>
    <w:rsid w:val="0011478E"/>
    <w:rsid w:val="00115202"/>
    <w:rsid w:val="00115827"/>
    <w:rsid w:val="0011663C"/>
    <w:rsid w:val="001215DE"/>
    <w:rsid w:val="00125044"/>
    <w:rsid w:val="00125EAC"/>
    <w:rsid w:val="0013012F"/>
    <w:rsid w:val="001353EF"/>
    <w:rsid w:val="00143416"/>
    <w:rsid w:val="001458D0"/>
    <w:rsid w:val="00146F88"/>
    <w:rsid w:val="001477E4"/>
    <w:rsid w:val="001513CF"/>
    <w:rsid w:val="00166F2D"/>
    <w:rsid w:val="00171601"/>
    <w:rsid w:val="00175B6A"/>
    <w:rsid w:val="00187036"/>
    <w:rsid w:val="00191B3E"/>
    <w:rsid w:val="001934D7"/>
    <w:rsid w:val="001957CA"/>
    <w:rsid w:val="00195C06"/>
    <w:rsid w:val="00196539"/>
    <w:rsid w:val="00196F2B"/>
    <w:rsid w:val="001A15E9"/>
    <w:rsid w:val="001A2C74"/>
    <w:rsid w:val="001A2D76"/>
    <w:rsid w:val="001A36CC"/>
    <w:rsid w:val="001B0F59"/>
    <w:rsid w:val="001B1E0A"/>
    <w:rsid w:val="001B3411"/>
    <w:rsid w:val="001B3FE6"/>
    <w:rsid w:val="001B5393"/>
    <w:rsid w:val="001C43CB"/>
    <w:rsid w:val="001C64D3"/>
    <w:rsid w:val="001D0786"/>
    <w:rsid w:val="001D708B"/>
    <w:rsid w:val="001E116F"/>
    <w:rsid w:val="001E20B6"/>
    <w:rsid w:val="001E2BDC"/>
    <w:rsid w:val="001E3BF8"/>
    <w:rsid w:val="001E512A"/>
    <w:rsid w:val="001E7EF4"/>
    <w:rsid w:val="001F34E5"/>
    <w:rsid w:val="00201560"/>
    <w:rsid w:val="002025E7"/>
    <w:rsid w:val="00205438"/>
    <w:rsid w:val="0022201F"/>
    <w:rsid w:val="00222504"/>
    <w:rsid w:val="00223A17"/>
    <w:rsid w:val="00224EB8"/>
    <w:rsid w:val="00227A64"/>
    <w:rsid w:val="00231222"/>
    <w:rsid w:val="00231F27"/>
    <w:rsid w:val="002325D0"/>
    <w:rsid w:val="00236D88"/>
    <w:rsid w:val="00237913"/>
    <w:rsid w:val="00241530"/>
    <w:rsid w:val="002530CE"/>
    <w:rsid w:val="002547C4"/>
    <w:rsid w:val="00263428"/>
    <w:rsid w:val="00264D6E"/>
    <w:rsid w:val="00265B3B"/>
    <w:rsid w:val="00270A6B"/>
    <w:rsid w:val="00272D8C"/>
    <w:rsid w:val="002733E7"/>
    <w:rsid w:val="002773AA"/>
    <w:rsid w:val="00280364"/>
    <w:rsid w:val="00280557"/>
    <w:rsid w:val="00280CAE"/>
    <w:rsid w:val="00284A0B"/>
    <w:rsid w:val="002859C2"/>
    <w:rsid w:val="002907FC"/>
    <w:rsid w:val="002921EB"/>
    <w:rsid w:val="002932E0"/>
    <w:rsid w:val="00293678"/>
    <w:rsid w:val="00293FBA"/>
    <w:rsid w:val="0029468E"/>
    <w:rsid w:val="00294877"/>
    <w:rsid w:val="00295F7B"/>
    <w:rsid w:val="00296F44"/>
    <w:rsid w:val="002A013C"/>
    <w:rsid w:val="002A02F4"/>
    <w:rsid w:val="002A42DC"/>
    <w:rsid w:val="002A4D5D"/>
    <w:rsid w:val="002B0657"/>
    <w:rsid w:val="002B5869"/>
    <w:rsid w:val="002B59B7"/>
    <w:rsid w:val="002C0967"/>
    <w:rsid w:val="002C183E"/>
    <w:rsid w:val="002C275F"/>
    <w:rsid w:val="002C33B8"/>
    <w:rsid w:val="002C5652"/>
    <w:rsid w:val="002C5D63"/>
    <w:rsid w:val="002C7563"/>
    <w:rsid w:val="002D09A3"/>
    <w:rsid w:val="002D0D19"/>
    <w:rsid w:val="002D0E86"/>
    <w:rsid w:val="002D203A"/>
    <w:rsid w:val="002D21CC"/>
    <w:rsid w:val="002D25ED"/>
    <w:rsid w:val="002D2BD8"/>
    <w:rsid w:val="002D58DB"/>
    <w:rsid w:val="002E1EAC"/>
    <w:rsid w:val="002E2130"/>
    <w:rsid w:val="002E384D"/>
    <w:rsid w:val="002E4116"/>
    <w:rsid w:val="002E5D64"/>
    <w:rsid w:val="002E5FAF"/>
    <w:rsid w:val="002E6F9D"/>
    <w:rsid w:val="002E7B6F"/>
    <w:rsid w:val="002F0B90"/>
    <w:rsid w:val="002F0EEA"/>
    <w:rsid w:val="002F1268"/>
    <w:rsid w:val="002F42EE"/>
    <w:rsid w:val="002F5A6B"/>
    <w:rsid w:val="002F6C1D"/>
    <w:rsid w:val="002F7476"/>
    <w:rsid w:val="003011EC"/>
    <w:rsid w:val="0030346C"/>
    <w:rsid w:val="003055CA"/>
    <w:rsid w:val="00310027"/>
    <w:rsid w:val="003109A1"/>
    <w:rsid w:val="00311593"/>
    <w:rsid w:val="003117F0"/>
    <w:rsid w:val="00313A26"/>
    <w:rsid w:val="0031466B"/>
    <w:rsid w:val="003159A5"/>
    <w:rsid w:val="003170EA"/>
    <w:rsid w:val="0032193B"/>
    <w:rsid w:val="00322755"/>
    <w:rsid w:val="00322CFD"/>
    <w:rsid w:val="00323D9D"/>
    <w:rsid w:val="00325188"/>
    <w:rsid w:val="0032529B"/>
    <w:rsid w:val="00326D30"/>
    <w:rsid w:val="00331025"/>
    <w:rsid w:val="00331E39"/>
    <w:rsid w:val="003337E4"/>
    <w:rsid w:val="00334B08"/>
    <w:rsid w:val="0033559C"/>
    <w:rsid w:val="003369F6"/>
    <w:rsid w:val="00341C2A"/>
    <w:rsid w:val="00341FBA"/>
    <w:rsid w:val="003430F9"/>
    <w:rsid w:val="0034366D"/>
    <w:rsid w:val="00343872"/>
    <w:rsid w:val="00343F6F"/>
    <w:rsid w:val="00345462"/>
    <w:rsid w:val="00347D8E"/>
    <w:rsid w:val="003501B5"/>
    <w:rsid w:val="0035145C"/>
    <w:rsid w:val="00352E15"/>
    <w:rsid w:val="003562D6"/>
    <w:rsid w:val="00363AAE"/>
    <w:rsid w:val="00365480"/>
    <w:rsid w:val="003665DF"/>
    <w:rsid w:val="00367987"/>
    <w:rsid w:val="00370B40"/>
    <w:rsid w:val="00371A83"/>
    <w:rsid w:val="003735D1"/>
    <w:rsid w:val="00376416"/>
    <w:rsid w:val="00386A9E"/>
    <w:rsid w:val="00386E53"/>
    <w:rsid w:val="0038732F"/>
    <w:rsid w:val="00387664"/>
    <w:rsid w:val="00387C85"/>
    <w:rsid w:val="00387F8B"/>
    <w:rsid w:val="00390394"/>
    <w:rsid w:val="003948BD"/>
    <w:rsid w:val="00395C8D"/>
    <w:rsid w:val="00396F4B"/>
    <w:rsid w:val="00397766"/>
    <w:rsid w:val="003A1273"/>
    <w:rsid w:val="003A174E"/>
    <w:rsid w:val="003A5AB0"/>
    <w:rsid w:val="003B0BBE"/>
    <w:rsid w:val="003B143D"/>
    <w:rsid w:val="003B15C5"/>
    <w:rsid w:val="003B1A3C"/>
    <w:rsid w:val="003B294C"/>
    <w:rsid w:val="003B488D"/>
    <w:rsid w:val="003B5DB8"/>
    <w:rsid w:val="003B6E3F"/>
    <w:rsid w:val="003C033B"/>
    <w:rsid w:val="003C10DB"/>
    <w:rsid w:val="003C22DB"/>
    <w:rsid w:val="003C4B04"/>
    <w:rsid w:val="003D3A9A"/>
    <w:rsid w:val="003E1492"/>
    <w:rsid w:val="003E5C55"/>
    <w:rsid w:val="003E7B08"/>
    <w:rsid w:val="003F0052"/>
    <w:rsid w:val="003F4E9D"/>
    <w:rsid w:val="003F5FCF"/>
    <w:rsid w:val="003F7819"/>
    <w:rsid w:val="00401865"/>
    <w:rsid w:val="00411D96"/>
    <w:rsid w:val="00413BDA"/>
    <w:rsid w:val="00414606"/>
    <w:rsid w:val="00415EE1"/>
    <w:rsid w:val="004214CC"/>
    <w:rsid w:val="00424F81"/>
    <w:rsid w:val="00430857"/>
    <w:rsid w:val="00430A3D"/>
    <w:rsid w:val="0043716D"/>
    <w:rsid w:val="00437878"/>
    <w:rsid w:val="00440350"/>
    <w:rsid w:val="00440A76"/>
    <w:rsid w:val="00442501"/>
    <w:rsid w:val="0044464A"/>
    <w:rsid w:val="00446629"/>
    <w:rsid w:val="00447A9A"/>
    <w:rsid w:val="00451015"/>
    <w:rsid w:val="00452419"/>
    <w:rsid w:val="00453752"/>
    <w:rsid w:val="004539C5"/>
    <w:rsid w:val="00453C7F"/>
    <w:rsid w:val="004604C7"/>
    <w:rsid w:val="00462A5C"/>
    <w:rsid w:val="00463A68"/>
    <w:rsid w:val="00463B6C"/>
    <w:rsid w:val="00463C71"/>
    <w:rsid w:val="00464CEB"/>
    <w:rsid w:val="004657EA"/>
    <w:rsid w:val="004672E5"/>
    <w:rsid w:val="00474557"/>
    <w:rsid w:val="00474C0F"/>
    <w:rsid w:val="00475D9A"/>
    <w:rsid w:val="004820B7"/>
    <w:rsid w:val="0048220B"/>
    <w:rsid w:val="004831BD"/>
    <w:rsid w:val="004838E3"/>
    <w:rsid w:val="00484304"/>
    <w:rsid w:val="00484B3C"/>
    <w:rsid w:val="00485EE2"/>
    <w:rsid w:val="00490164"/>
    <w:rsid w:val="00491BA7"/>
    <w:rsid w:val="0049295E"/>
    <w:rsid w:val="00495654"/>
    <w:rsid w:val="004A0F71"/>
    <w:rsid w:val="004A1539"/>
    <w:rsid w:val="004A47A7"/>
    <w:rsid w:val="004A78F3"/>
    <w:rsid w:val="004B04A6"/>
    <w:rsid w:val="004B2248"/>
    <w:rsid w:val="004B2F9C"/>
    <w:rsid w:val="004C07A5"/>
    <w:rsid w:val="004C436E"/>
    <w:rsid w:val="004C5022"/>
    <w:rsid w:val="004D2338"/>
    <w:rsid w:val="004D2610"/>
    <w:rsid w:val="004D4C24"/>
    <w:rsid w:val="004D7172"/>
    <w:rsid w:val="004D75F5"/>
    <w:rsid w:val="004D7ADE"/>
    <w:rsid w:val="004E1F68"/>
    <w:rsid w:val="004E2920"/>
    <w:rsid w:val="004E2D22"/>
    <w:rsid w:val="004E3416"/>
    <w:rsid w:val="004E39F1"/>
    <w:rsid w:val="004E4BE2"/>
    <w:rsid w:val="004E4CD7"/>
    <w:rsid w:val="004F38D1"/>
    <w:rsid w:val="004F4E42"/>
    <w:rsid w:val="004F5481"/>
    <w:rsid w:val="004F65A3"/>
    <w:rsid w:val="00500FE3"/>
    <w:rsid w:val="00501CAF"/>
    <w:rsid w:val="0051063B"/>
    <w:rsid w:val="005120FB"/>
    <w:rsid w:val="005126B8"/>
    <w:rsid w:val="005133A3"/>
    <w:rsid w:val="00516408"/>
    <w:rsid w:val="0052377D"/>
    <w:rsid w:val="00524D70"/>
    <w:rsid w:val="0052635F"/>
    <w:rsid w:val="00527094"/>
    <w:rsid w:val="005305FD"/>
    <w:rsid w:val="0053336B"/>
    <w:rsid w:val="005340C3"/>
    <w:rsid w:val="0053440A"/>
    <w:rsid w:val="00536A9D"/>
    <w:rsid w:val="00536D15"/>
    <w:rsid w:val="00537ED8"/>
    <w:rsid w:val="0054036D"/>
    <w:rsid w:val="00542403"/>
    <w:rsid w:val="005437F7"/>
    <w:rsid w:val="00544321"/>
    <w:rsid w:val="005447CF"/>
    <w:rsid w:val="005503E9"/>
    <w:rsid w:val="005525F3"/>
    <w:rsid w:val="00553AF1"/>
    <w:rsid w:val="00553BA5"/>
    <w:rsid w:val="00556617"/>
    <w:rsid w:val="00560183"/>
    <w:rsid w:val="00563367"/>
    <w:rsid w:val="0056362B"/>
    <w:rsid w:val="005646F8"/>
    <w:rsid w:val="00565F1D"/>
    <w:rsid w:val="0056605B"/>
    <w:rsid w:val="00566A0B"/>
    <w:rsid w:val="00567489"/>
    <w:rsid w:val="005753A8"/>
    <w:rsid w:val="00583AEA"/>
    <w:rsid w:val="00583DC1"/>
    <w:rsid w:val="00584085"/>
    <w:rsid w:val="00584BC9"/>
    <w:rsid w:val="0058697E"/>
    <w:rsid w:val="00587759"/>
    <w:rsid w:val="005937F7"/>
    <w:rsid w:val="00594066"/>
    <w:rsid w:val="005A12F4"/>
    <w:rsid w:val="005A4AB1"/>
    <w:rsid w:val="005A50E2"/>
    <w:rsid w:val="005A5726"/>
    <w:rsid w:val="005B3E46"/>
    <w:rsid w:val="005C009B"/>
    <w:rsid w:val="005C1062"/>
    <w:rsid w:val="005C2384"/>
    <w:rsid w:val="005C38F7"/>
    <w:rsid w:val="005D07F6"/>
    <w:rsid w:val="005D2943"/>
    <w:rsid w:val="005D5555"/>
    <w:rsid w:val="005D5D10"/>
    <w:rsid w:val="005D5D86"/>
    <w:rsid w:val="005D683C"/>
    <w:rsid w:val="005E0BCE"/>
    <w:rsid w:val="005E1A21"/>
    <w:rsid w:val="005E3DAA"/>
    <w:rsid w:val="005E520F"/>
    <w:rsid w:val="005E5C0E"/>
    <w:rsid w:val="005F1761"/>
    <w:rsid w:val="005F4BCE"/>
    <w:rsid w:val="005F5903"/>
    <w:rsid w:val="005F6FA7"/>
    <w:rsid w:val="00605959"/>
    <w:rsid w:val="006059CD"/>
    <w:rsid w:val="00605B78"/>
    <w:rsid w:val="00607E5B"/>
    <w:rsid w:val="0061442E"/>
    <w:rsid w:val="006157DD"/>
    <w:rsid w:val="006159BF"/>
    <w:rsid w:val="00616C12"/>
    <w:rsid w:val="006175E5"/>
    <w:rsid w:val="006209D9"/>
    <w:rsid w:val="0062162F"/>
    <w:rsid w:val="006240B5"/>
    <w:rsid w:val="00631260"/>
    <w:rsid w:val="00635788"/>
    <w:rsid w:val="006378D6"/>
    <w:rsid w:val="00637D00"/>
    <w:rsid w:val="0064468C"/>
    <w:rsid w:val="0065007E"/>
    <w:rsid w:val="00651C13"/>
    <w:rsid w:val="00653AC3"/>
    <w:rsid w:val="0065423D"/>
    <w:rsid w:val="00662FC0"/>
    <w:rsid w:val="0066331F"/>
    <w:rsid w:val="00664551"/>
    <w:rsid w:val="0066706D"/>
    <w:rsid w:val="0067038B"/>
    <w:rsid w:val="006703F9"/>
    <w:rsid w:val="006827EC"/>
    <w:rsid w:val="00684BC4"/>
    <w:rsid w:val="0069054E"/>
    <w:rsid w:val="006943D0"/>
    <w:rsid w:val="00695F0C"/>
    <w:rsid w:val="006A0AC7"/>
    <w:rsid w:val="006A29B1"/>
    <w:rsid w:val="006A4171"/>
    <w:rsid w:val="006A5750"/>
    <w:rsid w:val="006B368E"/>
    <w:rsid w:val="006B581B"/>
    <w:rsid w:val="006B5FFF"/>
    <w:rsid w:val="006B68A6"/>
    <w:rsid w:val="006C4A76"/>
    <w:rsid w:val="006C6B13"/>
    <w:rsid w:val="006D3D92"/>
    <w:rsid w:val="006E01F0"/>
    <w:rsid w:val="006E0690"/>
    <w:rsid w:val="006E309D"/>
    <w:rsid w:val="006E3EEB"/>
    <w:rsid w:val="006E7389"/>
    <w:rsid w:val="006F0C7E"/>
    <w:rsid w:val="006F24B8"/>
    <w:rsid w:val="006F7CED"/>
    <w:rsid w:val="0070019B"/>
    <w:rsid w:val="007042FA"/>
    <w:rsid w:val="007043F1"/>
    <w:rsid w:val="007067D1"/>
    <w:rsid w:val="00711518"/>
    <w:rsid w:val="00711B83"/>
    <w:rsid w:val="00711E4C"/>
    <w:rsid w:val="0071286E"/>
    <w:rsid w:val="00713C70"/>
    <w:rsid w:val="007155A0"/>
    <w:rsid w:val="00720475"/>
    <w:rsid w:val="00725112"/>
    <w:rsid w:val="007262F6"/>
    <w:rsid w:val="0072679F"/>
    <w:rsid w:val="007343BD"/>
    <w:rsid w:val="00735B64"/>
    <w:rsid w:val="00737A86"/>
    <w:rsid w:val="00742FDF"/>
    <w:rsid w:val="0074647B"/>
    <w:rsid w:val="00746EE6"/>
    <w:rsid w:val="00753A30"/>
    <w:rsid w:val="007548B7"/>
    <w:rsid w:val="00757A7C"/>
    <w:rsid w:val="0076000C"/>
    <w:rsid w:val="00764279"/>
    <w:rsid w:val="00772997"/>
    <w:rsid w:val="00773B25"/>
    <w:rsid w:val="00774FE0"/>
    <w:rsid w:val="00775B24"/>
    <w:rsid w:val="00775FE1"/>
    <w:rsid w:val="00780469"/>
    <w:rsid w:val="00783DF5"/>
    <w:rsid w:val="00784561"/>
    <w:rsid w:val="00784ED7"/>
    <w:rsid w:val="0078655B"/>
    <w:rsid w:val="00786C39"/>
    <w:rsid w:val="00790067"/>
    <w:rsid w:val="00794C09"/>
    <w:rsid w:val="007A3048"/>
    <w:rsid w:val="007A44D8"/>
    <w:rsid w:val="007A5FA9"/>
    <w:rsid w:val="007B0F4E"/>
    <w:rsid w:val="007B24BD"/>
    <w:rsid w:val="007C136A"/>
    <w:rsid w:val="007C1455"/>
    <w:rsid w:val="007C78A0"/>
    <w:rsid w:val="007D02FB"/>
    <w:rsid w:val="007D0A1A"/>
    <w:rsid w:val="007D0E1D"/>
    <w:rsid w:val="007D3A44"/>
    <w:rsid w:val="007D6DF1"/>
    <w:rsid w:val="007D714E"/>
    <w:rsid w:val="007D7B65"/>
    <w:rsid w:val="007E1494"/>
    <w:rsid w:val="007E3194"/>
    <w:rsid w:val="007E69AB"/>
    <w:rsid w:val="007E6DF1"/>
    <w:rsid w:val="007E7B83"/>
    <w:rsid w:val="008005DB"/>
    <w:rsid w:val="00800B12"/>
    <w:rsid w:val="008014AF"/>
    <w:rsid w:val="008028A6"/>
    <w:rsid w:val="0080636C"/>
    <w:rsid w:val="0080669B"/>
    <w:rsid w:val="008066A4"/>
    <w:rsid w:val="008073CB"/>
    <w:rsid w:val="00811F8E"/>
    <w:rsid w:val="00815BB7"/>
    <w:rsid w:val="008168EE"/>
    <w:rsid w:val="00817436"/>
    <w:rsid w:val="008218CA"/>
    <w:rsid w:val="008222E2"/>
    <w:rsid w:val="00823AF3"/>
    <w:rsid w:val="0082409E"/>
    <w:rsid w:val="00825308"/>
    <w:rsid w:val="00826C0B"/>
    <w:rsid w:val="00827846"/>
    <w:rsid w:val="00830445"/>
    <w:rsid w:val="0083221B"/>
    <w:rsid w:val="00836420"/>
    <w:rsid w:val="0084272A"/>
    <w:rsid w:val="008437AA"/>
    <w:rsid w:val="008438FB"/>
    <w:rsid w:val="00844864"/>
    <w:rsid w:val="00845D12"/>
    <w:rsid w:val="00847203"/>
    <w:rsid w:val="00850125"/>
    <w:rsid w:val="00852D0F"/>
    <w:rsid w:val="00854E70"/>
    <w:rsid w:val="00855077"/>
    <w:rsid w:val="008556D5"/>
    <w:rsid w:val="00856AF1"/>
    <w:rsid w:val="00861578"/>
    <w:rsid w:val="00861BE9"/>
    <w:rsid w:val="00864DC0"/>
    <w:rsid w:val="0086624C"/>
    <w:rsid w:val="008705DC"/>
    <w:rsid w:val="00875CA0"/>
    <w:rsid w:val="00876313"/>
    <w:rsid w:val="00876DB9"/>
    <w:rsid w:val="00880EDD"/>
    <w:rsid w:val="00884704"/>
    <w:rsid w:val="00885D16"/>
    <w:rsid w:val="00893A4E"/>
    <w:rsid w:val="0089464C"/>
    <w:rsid w:val="00895572"/>
    <w:rsid w:val="00895C41"/>
    <w:rsid w:val="00895CBF"/>
    <w:rsid w:val="0089608A"/>
    <w:rsid w:val="008A030D"/>
    <w:rsid w:val="008A1DE5"/>
    <w:rsid w:val="008A460B"/>
    <w:rsid w:val="008B286F"/>
    <w:rsid w:val="008B69BD"/>
    <w:rsid w:val="008C02D4"/>
    <w:rsid w:val="008C447B"/>
    <w:rsid w:val="008C656C"/>
    <w:rsid w:val="008D0851"/>
    <w:rsid w:val="008D17ED"/>
    <w:rsid w:val="008D48AF"/>
    <w:rsid w:val="008D72D5"/>
    <w:rsid w:val="008E11CF"/>
    <w:rsid w:val="008E1B55"/>
    <w:rsid w:val="008E35AD"/>
    <w:rsid w:val="008E42AB"/>
    <w:rsid w:val="008E7A7D"/>
    <w:rsid w:val="008F0CDF"/>
    <w:rsid w:val="008F14A0"/>
    <w:rsid w:val="008F26C1"/>
    <w:rsid w:val="008F713A"/>
    <w:rsid w:val="008F7CAC"/>
    <w:rsid w:val="00900294"/>
    <w:rsid w:val="00904664"/>
    <w:rsid w:val="00910105"/>
    <w:rsid w:val="0091794A"/>
    <w:rsid w:val="00920269"/>
    <w:rsid w:val="00922964"/>
    <w:rsid w:val="0092338B"/>
    <w:rsid w:val="009247DF"/>
    <w:rsid w:val="009304AF"/>
    <w:rsid w:val="009318DE"/>
    <w:rsid w:val="0093560D"/>
    <w:rsid w:val="00942126"/>
    <w:rsid w:val="00944F5A"/>
    <w:rsid w:val="00946552"/>
    <w:rsid w:val="00946A8A"/>
    <w:rsid w:val="00950CBE"/>
    <w:rsid w:val="00960F40"/>
    <w:rsid w:val="00963720"/>
    <w:rsid w:val="009672AF"/>
    <w:rsid w:val="00973EC3"/>
    <w:rsid w:val="00974565"/>
    <w:rsid w:val="009750A8"/>
    <w:rsid w:val="00975588"/>
    <w:rsid w:val="009758D5"/>
    <w:rsid w:val="0097592D"/>
    <w:rsid w:val="00980B6E"/>
    <w:rsid w:val="00980C1F"/>
    <w:rsid w:val="00981BBF"/>
    <w:rsid w:val="00984410"/>
    <w:rsid w:val="00986459"/>
    <w:rsid w:val="009A3900"/>
    <w:rsid w:val="009A5488"/>
    <w:rsid w:val="009A5B9E"/>
    <w:rsid w:val="009A6ACF"/>
    <w:rsid w:val="009B3E5D"/>
    <w:rsid w:val="009B5300"/>
    <w:rsid w:val="009B5E58"/>
    <w:rsid w:val="009B7BFD"/>
    <w:rsid w:val="009C18F8"/>
    <w:rsid w:val="009C50E7"/>
    <w:rsid w:val="009C7362"/>
    <w:rsid w:val="009D2C14"/>
    <w:rsid w:val="009D4F04"/>
    <w:rsid w:val="009D4F9C"/>
    <w:rsid w:val="009D59CB"/>
    <w:rsid w:val="009D6814"/>
    <w:rsid w:val="009D7D1C"/>
    <w:rsid w:val="009E0210"/>
    <w:rsid w:val="009E4BBF"/>
    <w:rsid w:val="009E5729"/>
    <w:rsid w:val="009F2CC5"/>
    <w:rsid w:val="009F37CC"/>
    <w:rsid w:val="009F49B0"/>
    <w:rsid w:val="009F6D3D"/>
    <w:rsid w:val="00A00FE7"/>
    <w:rsid w:val="00A0135A"/>
    <w:rsid w:val="00A02D5C"/>
    <w:rsid w:val="00A03718"/>
    <w:rsid w:val="00A04690"/>
    <w:rsid w:val="00A04B12"/>
    <w:rsid w:val="00A057F2"/>
    <w:rsid w:val="00A07E89"/>
    <w:rsid w:val="00A13B61"/>
    <w:rsid w:val="00A13C05"/>
    <w:rsid w:val="00A15ED9"/>
    <w:rsid w:val="00A1683C"/>
    <w:rsid w:val="00A17EB4"/>
    <w:rsid w:val="00A20D03"/>
    <w:rsid w:val="00A22842"/>
    <w:rsid w:val="00A23472"/>
    <w:rsid w:val="00A2492F"/>
    <w:rsid w:val="00A2728E"/>
    <w:rsid w:val="00A3122F"/>
    <w:rsid w:val="00A31B8D"/>
    <w:rsid w:val="00A336B4"/>
    <w:rsid w:val="00A359CF"/>
    <w:rsid w:val="00A465D5"/>
    <w:rsid w:val="00A47A59"/>
    <w:rsid w:val="00A51777"/>
    <w:rsid w:val="00A536B8"/>
    <w:rsid w:val="00A538E4"/>
    <w:rsid w:val="00A54A76"/>
    <w:rsid w:val="00A550EC"/>
    <w:rsid w:val="00A577A5"/>
    <w:rsid w:val="00A60FA7"/>
    <w:rsid w:val="00A6270D"/>
    <w:rsid w:val="00A66D19"/>
    <w:rsid w:val="00A701B7"/>
    <w:rsid w:val="00A71DE7"/>
    <w:rsid w:val="00A769DE"/>
    <w:rsid w:val="00A80FE7"/>
    <w:rsid w:val="00A8561E"/>
    <w:rsid w:val="00A863F6"/>
    <w:rsid w:val="00A93769"/>
    <w:rsid w:val="00AA092C"/>
    <w:rsid w:val="00AA23D5"/>
    <w:rsid w:val="00AA3CF2"/>
    <w:rsid w:val="00AB0726"/>
    <w:rsid w:val="00AB3E4E"/>
    <w:rsid w:val="00AB413C"/>
    <w:rsid w:val="00AB5C7B"/>
    <w:rsid w:val="00AC1CF2"/>
    <w:rsid w:val="00AC1D61"/>
    <w:rsid w:val="00AC29CD"/>
    <w:rsid w:val="00AC2EF3"/>
    <w:rsid w:val="00AC4FE2"/>
    <w:rsid w:val="00AC7745"/>
    <w:rsid w:val="00AD1A1D"/>
    <w:rsid w:val="00AD27CB"/>
    <w:rsid w:val="00AD2CAD"/>
    <w:rsid w:val="00AD447D"/>
    <w:rsid w:val="00AD6131"/>
    <w:rsid w:val="00AD71E8"/>
    <w:rsid w:val="00AE3F23"/>
    <w:rsid w:val="00AE45F4"/>
    <w:rsid w:val="00AE47B1"/>
    <w:rsid w:val="00AF06F3"/>
    <w:rsid w:val="00AF6400"/>
    <w:rsid w:val="00AF75CA"/>
    <w:rsid w:val="00B0102B"/>
    <w:rsid w:val="00B0525C"/>
    <w:rsid w:val="00B0683C"/>
    <w:rsid w:val="00B06ABE"/>
    <w:rsid w:val="00B15FAC"/>
    <w:rsid w:val="00B1726C"/>
    <w:rsid w:val="00B176A3"/>
    <w:rsid w:val="00B219EF"/>
    <w:rsid w:val="00B23AC4"/>
    <w:rsid w:val="00B26790"/>
    <w:rsid w:val="00B306B0"/>
    <w:rsid w:val="00B31675"/>
    <w:rsid w:val="00B31868"/>
    <w:rsid w:val="00B31ED5"/>
    <w:rsid w:val="00B367BE"/>
    <w:rsid w:val="00B51965"/>
    <w:rsid w:val="00B54173"/>
    <w:rsid w:val="00B56087"/>
    <w:rsid w:val="00B56463"/>
    <w:rsid w:val="00B56B34"/>
    <w:rsid w:val="00B56DFC"/>
    <w:rsid w:val="00B60A9A"/>
    <w:rsid w:val="00B64329"/>
    <w:rsid w:val="00B6516E"/>
    <w:rsid w:val="00B65344"/>
    <w:rsid w:val="00B6691D"/>
    <w:rsid w:val="00B67F0F"/>
    <w:rsid w:val="00B72721"/>
    <w:rsid w:val="00B73426"/>
    <w:rsid w:val="00B77FF5"/>
    <w:rsid w:val="00B81637"/>
    <w:rsid w:val="00B8423F"/>
    <w:rsid w:val="00B8584A"/>
    <w:rsid w:val="00B8768C"/>
    <w:rsid w:val="00B87FB4"/>
    <w:rsid w:val="00B909AA"/>
    <w:rsid w:val="00B95945"/>
    <w:rsid w:val="00B967F5"/>
    <w:rsid w:val="00B96857"/>
    <w:rsid w:val="00B97C53"/>
    <w:rsid w:val="00BA1B9F"/>
    <w:rsid w:val="00BA46EA"/>
    <w:rsid w:val="00BA6D46"/>
    <w:rsid w:val="00BB1E8C"/>
    <w:rsid w:val="00BB3603"/>
    <w:rsid w:val="00BB4270"/>
    <w:rsid w:val="00BC2482"/>
    <w:rsid w:val="00BC47D1"/>
    <w:rsid w:val="00BC7506"/>
    <w:rsid w:val="00BD04B5"/>
    <w:rsid w:val="00BD0930"/>
    <w:rsid w:val="00BD175F"/>
    <w:rsid w:val="00BD1D30"/>
    <w:rsid w:val="00BD2CD2"/>
    <w:rsid w:val="00BD3179"/>
    <w:rsid w:val="00BD3629"/>
    <w:rsid w:val="00BD71E0"/>
    <w:rsid w:val="00BE00C3"/>
    <w:rsid w:val="00BE2B54"/>
    <w:rsid w:val="00BE34C0"/>
    <w:rsid w:val="00BE5244"/>
    <w:rsid w:val="00BE5590"/>
    <w:rsid w:val="00BE68A5"/>
    <w:rsid w:val="00BF1B44"/>
    <w:rsid w:val="00BF1D7F"/>
    <w:rsid w:val="00BF35AE"/>
    <w:rsid w:val="00BF4429"/>
    <w:rsid w:val="00BF44E7"/>
    <w:rsid w:val="00BF49C8"/>
    <w:rsid w:val="00BF4DB0"/>
    <w:rsid w:val="00C05316"/>
    <w:rsid w:val="00C11EA9"/>
    <w:rsid w:val="00C149FD"/>
    <w:rsid w:val="00C14C1E"/>
    <w:rsid w:val="00C15A97"/>
    <w:rsid w:val="00C17120"/>
    <w:rsid w:val="00C24549"/>
    <w:rsid w:val="00C2476F"/>
    <w:rsid w:val="00C2520D"/>
    <w:rsid w:val="00C25B43"/>
    <w:rsid w:val="00C33A6D"/>
    <w:rsid w:val="00C376CB"/>
    <w:rsid w:val="00C41B66"/>
    <w:rsid w:val="00C41FB2"/>
    <w:rsid w:val="00C470C8"/>
    <w:rsid w:val="00C504BD"/>
    <w:rsid w:val="00C52FE9"/>
    <w:rsid w:val="00C56872"/>
    <w:rsid w:val="00C6229F"/>
    <w:rsid w:val="00C63B68"/>
    <w:rsid w:val="00C715FC"/>
    <w:rsid w:val="00C72AF3"/>
    <w:rsid w:val="00C749AB"/>
    <w:rsid w:val="00C74C7E"/>
    <w:rsid w:val="00C750DC"/>
    <w:rsid w:val="00C75FE2"/>
    <w:rsid w:val="00C761F3"/>
    <w:rsid w:val="00C76D59"/>
    <w:rsid w:val="00C80999"/>
    <w:rsid w:val="00C8352A"/>
    <w:rsid w:val="00C85B2A"/>
    <w:rsid w:val="00C85BE7"/>
    <w:rsid w:val="00C87910"/>
    <w:rsid w:val="00C92ED9"/>
    <w:rsid w:val="00C942AE"/>
    <w:rsid w:val="00C94328"/>
    <w:rsid w:val="00C94A12"/>
    <w:rsid w:val="00C9506B"/>
    <w:rsid w:val="00CA1845"/>
    <w:rsid w:val="00CA1E0C"/>
    <w:rsid w:val="00CA1E27"/>
    <w:rsid w:val="00CA2981"/>
    <w:rsid w:val="00CA29F3"/>
    <w:rsid w:val="00CA70A7"/>
    <w:rsid w:val="00CA7981"/>
    <w:rsid w:val="00CB2D5A"/>
    <w:rsid w:val="00CB2DC1"/>
    <w:rsid w:val="00CB5B16"/>
    <w:rsid w:val="00CC2E7E"/>
    <w:rsid w:val="00CC5CD5"/>
    <w:rsid w:val="00CC7627"/>
    <w:rsid w:val="00CD638D"/>
    <w:rsid w:val="00CD7462"/>
    <w:rsid w:val="00CD7DFE"/>
    <w:rsid w:val="00CE1BFD"/>
    <w:rsid w:val="00CE4256"/>
    <w:rsid w:val="00CE6E28"/>
    <w:rsid w:val="00CE736C"/>
    <w:rsid w:val="00CE7453"/>
    <w:rsid w:val="00CF0DF1"/>
    <w:rsid w:val="00CF24B3"/>
    <w:rsid w:val="00CF32FC"/>
    <w:rsid w:val="00CF335A"/>
    <w:rsid w:val="00CF4586"/>
    <w:rsid w:val="00CF6666"/>
    <w:rsid w:val="00CF7E88"/>
    <w:rsid w:val="00D00853"/>
    <w:rsid w:val="00D032AC"/>
    <w:rsid w:val="00D074B9"/>
    <w:rsid w:val="00D108A6"/>
    <w:rsid w:val="00D12A34"/>
    <w:rsid w:val="00D2134A"/>
    <w:rsid w:val="00D224FA"/>
    <w:rsid w:val="00D22625"/>
    <w:rsid w:val="00D234EF"/>
    <w:rsid w:val="00D24888"/>
    <w:rsid w:val="00D249BE"/>
    <w:rsid w:val="00D26135"/>
    <w:rsid w:val="00D2726A"/>
    <w:rsid w:val="00D31997"/>
    <w:rsid w:val="00D35747"/>
    <w:rsid w:val="00D41916"/>
    <w:rsid w:val="00D434EE"/>
    <w:rsid w:val="00D50DEB"/>
    <w:rsid w:val="00D50FB4"/>
    <w:rsid w:val="00D54D6E"/>
    <w:rsid w:val="00D553AA"/>
    <w:rsid w:val="00D55C32"/>
    <w:rsid w:val="00D62F31"/>
    <w:rsid w:val="00D66040"/>
    <w:rsid w:val="00D6690D"/>
    <w:rsid w:val="00D677C8"/>
    <w:rsid w:val="00D705DD"/>
    <w:rsid w:val="00D706E7"/>
    <w:rsid w:val="00D7090A"/>
    <w:rsid w:val="00D7338F"/>
    <w:rsid w:val="00D736ED"/>
    <w:rsid w:val="00D76BF5"/>
    <w:rsid w:val="00D776A1"/>
    <w:rsid w:val="00D77C62"/>
    <w:rsid w:val="00D804D2"/>
    <w:rsid w:val="00D84B2D"/>
    <w:rsid w:val="00D86DAB"/>
    <w:rsid w:val="00D90CB3"/>
    <w:rsid w:val="00D92799"/>
    <w:rsid w:val="00D94978"/>
    <w:rsid w:val="00D97B2C"/>
    <w:rsid w:val="00DA2697"/>
    <w:rsid w:val="00DA4229"/>
    <w:rsid w:val="00DA781F"/>
    <w:rsid w:val="00DB6C9E"/>
    <w:rsid w:val="00DC0DED"/>
    <w:rsid w:val="00DC22DF"/>
    <w:rsid w:val="00DD0ADE"/>
    <w:rsid w:val="00DD3A14"/>
    <w:rsid w:val="00DD5875"/>
    <w:rsid w:val="00DD5EC7"/>
    <w:rsid w:val="00DE0EAC"/>
    <w:rsid w:val="00DE2124"/>
    <w:rsid w:val="00DE2620"/>
    <w:rsid w:val="00DE2636"/>
    <w:rsid w:val="00DE2F42"/>
    <w:rsid w:val="00DE71F2"/>
    <w:rsid w:val="00DF095B"/>
    <w:rsid w:val="00DF4C6E"/>
    <w:rsid w:val="00DF777E"/>
    <w:rsid w:val="00DF7C0A"/>
    <w:rsid w:val="00DF7EC0"/>
    <w:rsid w:val="00E00145"/>
    <w:rsid w:val="00E00DE1"/>
    <w:rsid w:val="00E015DF"/>
    <w:rsid w:val="00E02BE0"/>
    <w:rsid w:val="00E10341"/>
    <w:rsid w:val="00E16215"/>
    <w:rsid w:val="00E17A5F"/>
    <w:rsid w:val="00E2232E"/>
    <w:rsid w:val="00E23BA5"/>
    <w:rsid w:val="00E24C3E"/>
    <w:rsid w:val="00E2683B"/>
    <w:rsid w:val="00E31E08"/>
    <w:rsid w:val="00E31EC5"/>
    <w:rsid w:val="00E33E6E"/>
    <w:rsid w:val="00E3508B"/>
    <w:rsid w:val="00E41538"/>
    <w:rsid w:val="00E44371"/>
    <w:rsid w:val="00E4450F"/>
    <w:rsid w:val="00E46A7D"/>
    <w:rsid w:val="00E47360"/>
    <w:rsid w:val="00E47491"/>
    <w:rsid w:val="00E50CD4"/>
    <w:rsid w:val="00E55262"/>
    <w:rsid w:val="00E55DA7"/>
    <w:rsid w:val="00E61B0E"/>
    <w:rsid w:val="00E63ADE"/>
    <w:rsid w:val="00E708ED"/>
    <w:rsid w:val="00E74AD5"/>
    <w:rsid w:val="00E82A32"/>
    <w:rsid w:val="00E859AD"/>
    <w:rsid w:val="00E85D63"/>
    <w:rsid w:val="00E90F72"/>
    <w:rsid w:val="00E910A4"/>
    <w:rsid w:val="00E923AB"/>
    <w:rsid w:val="00E94AAD"/>
    <w:rsid w:val="00E96581"/>
    <w:rsid w:val="00EA0CF7"/>
    <w:rsid w:val="00EA268A"/>
    <w:rsid w:val="00EA2F17"/>
    <w:rsid w:val="00EA409A"/>
    <w:rsid w:val="00EA5A2A"/>
    <w:rsid w:val="00EA688D"/>
    <w:rsid w:val="00EB0795"/>
    <w:rsid w:val="00EB09C3"/>
    <w:rsid w:val="00EB2353"/>
    <w:rsid w:val="00EB525B"/>
    <w:rsid w:val="00EB733D"/>
    <w:rsid w:val="00EC0221"/>
    <w:rsid w:val="00EC06BD"/>
    <w:rsid w:val="00EC2609"/>
    <w:rsid w:val="00EC475D"/>
    <w:rsid w:val="00ED62C3"/>
    <w:rsid w:val="00EE0459"/>
    <w:rsid w:val="00EE3268"/>
    <w:rsid w:val="00EE338B"/>
    <w:rsid w:val="00EE4266"/>
    <w:rsid w:val="00EE4C73"/>
    <w:rsid w:val="00EE60D3"/>
    <w:rsid w:val="00EF7274"/>
    <w:rsid w:val="00F03265"/>
    <w:rsid w:val="00F04018"/>
    <w:rsid w:val="00F051CC"/>
    <w:rsid w:val="00F07E76"/>
    <w:rsid w:val="00F111AD"/>
    <w:rsid w:val="00F116E6"/>
    <w:rsid w:val="00F12413"/>
    <w:rsid w:val="00F13BB1"/>
    <w:rsid w:val="00F14DBF"/>
    <w:rsid w:val="00F16DF8"/>
    <w:rsid w:val="00F24976"/>
    <w:rsid w:val="00F2731A"/>
    <w:rsid w:val="00F35EB3"/>
    <w:rsid w:val="00F40842"/>
    <w:rsid w:val="00F42296"/>
    <w:rsid w:val="00F43905"/>
    <w:rsid w:val="00F4431E"/>
    <w:rsid w:val="00F449F4"/>
    <w:rsid w:val="00F45CA6"/>
    <w:rsid w:val="00F4670F"/>
    <w:rsid w:val="00F46AF2"/>
    <w:rsid w:val="00F503C1"/>
    <w:rsid w:val="00F531FB"/>
    <w:rsid w:val="00F55EC0"/>
    <w:rsid w:val="00F55F2C"/>
    <w:rsid w:val="00F5755B"/>
    <w:rsid w:val="00F61FAC"/>
    <w:rsid w:val="00F65DC2"/>
    <w:rsid w:val="00F66364"/>
    <w:rsid w:val="00F72152"/>
    <w:rsid w:val="00F73544"/>
    <w:rsid w:val="00F75CFF"/>
    <w:rsid w:val="00F77D89"/>
    <w:rsid w:val="00F81F82"/>
    <w:rsid w:val="00F83E42"/>
    <w:rsid w:val="00F83F73"/>
    <w:rsid w:val="00F8665F"/>
    <w:rsid w:val="00F86758"/>
    <w:rsid w:val="00F87788"/>
    <w:rsid w:val="00F90168"/>
    <w:rsid w:val="00F91DE8"/>
    <w:rsid w:val="00FA08EC"/>
    <w:rsid w:val="00FA476B"/>
    <w:rsid w:val="00FA5E01"/>
    <w:rsid w:val="00FB32FF"/>
    <w:rsid w:val="00FB5BAA"/>
    <w:rsid w:val="00FB7045"/>
    <w:rsid w:val="00FB783B"/>
    <w:rsid w:val="00FC18C4"/>
    <w:rsid w:val="00FC38D6"/>
    <w:rsid w:val="00FC788B"/>
    <w:rsid w:val="00FD176F"/>
    <w:rsid w:val="00FD6FAE"/>
    <w:rsid w:val="00FF34B4"/>
    <w:rsid w:val="00FF72B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F5F108"/>
  <w15:chartTrackingRefBased/>
  <w15:docId w15:val="{24A1CF3C-34A6-4425-A44F-4C27F3BCCE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5937F7"/>
    <w:pPr>
      <w:spacing w:after="0"/>
      <w:jc w:val="both"/>
    </w:pPr>
    <w:rPr>
      <w:rFonts w:ascii="Arial" w:hAnsi="Arial"/>
    </w:rPr>
  </w:style>
  <w:style w:type="paragraph" w:styleId="Heading1">
    <w:name w:val="heading 1"/>
    <w:aliases w:val="Judul Bab"/>
    <w:basedOn w:val="Normal"/>
    <w:next w:val="Normal"/>
    <w:link w:val="Heading1Char"/>
    <w:uiPriority w:val="9"/>
    <w:qFormat/>
    <w:rsid w:val="004A1539"/>
    <w:pPr>
      <w:keepNext/>
      <w:keepLines/>
      <w:spacing w:line="960" w:lineRule="auto"/>
      <w:jc w:val="center"/>
      <w:outlineLvl w:val="0"/>
    </w:pPr>
    <w:rPr>
      <w:rFonts w:eastAsiaTheme="majorEastAsia" w:cstheme="majorBidi"/>
      <w:b/>
      <w:sz w:val="26"/>
      <w:szCs w:val="32"/>
      <w:lang w:val="en-US"/>
    </w:rPr>
  </w:style>
  <w:style w:type="paragraph" w:styleId="Heading2">
    <w:name w:val="heading 2"/>
    <w:aliases w:val="Sub Bab 1"/>
    <w:basedOn w:val="Normal"/>
    <w:next w:val="Normal"/>
    <w:link w:val="Heading2Char"/>
    <w:uiPriority w:val="9"/>
    <w:unhideWhenUsed/>
    <w:qFormat/>
    <w:rsid w:val="006209D9"/>
    <w:pPr>
      <w:keepNext/>
      <w:keepLines/>
      <w:spacing w:line="720" w:lineRule="auto"/>
      <w:outlineLvl w:val="1"/>
    </w:pPr>
    <w:rPr>
      <w:rFonts w:eastAsiaTheme="majorEastAsia" w:cstheme="majorBidi"/>
      <w:b/>
      <w:szCs w:val="26"/>
    </w:rPr>
  </w:style>
  <w:style w:type="paragraph" w:styleId="Heading3">
    <w:name w:val="heading 3"/>
    <w:aliases w:val="Sub Bab 2"/>
    <w:basedOn w:val="Normal"/>
    <w:next w:val="Normal"/>
    <w:link w:val="Heading3Char"/>
    <w:uiPriority w:val="9"/>
    <w:unhideWhenUsed/>
    <w:qFormat/>
    <w:rsid w:val="00CA70A7"/>
    <w:pPr>
      <w:keepNext/>
      <w:keepLines/>
      <w:outlineLvl w:val="2"/>
    </w:pPr>
    <w:rPr>
      <w:rFonts w:eastAsiaTheme="majorEastAsia" w:cstheme="majorBidi"/>
      <w:b/>
      <w:szCs w:val="24"/>
    </w:rPr>
  </w:style>
  <w:style w:type="paragraph" w:styleId="Heading4">
    <w:name w:val="heading 4"/>
    <w:aliases w:val="Sub bab 3"/>
    <w:basedOn w:val="Normal"/>
    <w:next w:val="Normal"/>
    <w:link w:val="Heading4Char"/>
    <w:uiPriority w:val="9"/>
    <w:unhideWhenUsed/>
    <w:qFormat/>
    <w:rsid w:val="00EA268A"/>
    <w:pPr>
      <w:keepNext/>
      <w:keepLines/>
      <w:spacing w:before="40" w:after="24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4A1539"/>
    <w:rPr>
      <w:rFonts w:ascii="Arial" w:eastAsiaTheme="majorEastAsia" w:hAnsi="Arial" w:cstheme="majorBidi"/>
      <w:b/>
      <w:sz w:val="26"/>
      <w:szCs w:val="32"/>
      <w:lang w:val="en-US"/>
    </w:rPr>
  </w:style>
  <w:style w:type="character" w:customStyle="1" w:styleId="Heading2Char">
    <w:name w:val="Heading 2 Char"/>
    <w:aliases w:val="Sub Bab 1 Char"/>
    <w:basedOn w:val="DefaultParagraphFont"/>
    <w:link w:val="Heading2"/>
    <w:uiPriority w:val="9"/>
    <w:rsid w:val="006209D9"/>
    <w:rPr>
      <w:rFonts w:ascii="Arial" w:eastAsiaTheme="majorEastAsia" w:hAnsi="Arial" w:cstheme="majorBidi"/>
      <w:b/>
      <w:szCs w:val="26"/>
    </w:rPr>
  </w:style>
  <w:style w:type="character" w:customStyle="1" w:styleId="Heading3Char">
    <w:name w:val="Heading 3 Char"/>
    <w:aliases w:val="Sub Bab 2 Char"/>
    <w:basedOn w:val="DefaultParagraphFont"/>
    <w:link w:val="Heading3"/>
    <w:uiPriority w:val="9"/>
    <w:rsid w:val="00CA70A7"/>
    <w:rPr>
      <w:rFonts w:ascii="Arial" w:eastAsiaTheme="majorEastAsia" w:hAnsi="Arial" w:cstheme="majorBidi"/>
      <w:b/>
      <w:szCs w:val="24"/>
    </w:rPr>
  </w:style>
  <w:style w:type="character" w:customStyle="1" w:styleId="Heading4Char">
    <w:name w:val="Heading 4 Char"/>
    <w:aliases w:val="Sub bab 3 Char"/>
    <w:basedOn w:val="DefaultParagraphFont"/>
    <w:link w:val="Heading4"/>
    <w:uiPriority w:val="9"/>
    <w:rsid w:val="00EA268A"/>
    <w:rPr>
      <w:rFonts w:ascii="Arial" w:eastAsiaTheme="majorEastAsia" w:hAnsi="Arial" w:cstheme="majorBidi"/>
      <w:b/>
      <w:iCs/>
    </w:rPr>
  </w:style>
  <w:style w:type="table" w:styleId="TableGrid">
    <w:name w:val="Table Grid"/>
    <w:basedOn w:val="TableNormal"/>
    <w:uiPriority w:val="39"/>
    <w:rsid w:val="00A359C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36D15"/>
    <w:rPr>
      <w:color w:val="0000FF"/>
      <w:u w:val="single"/>
    </w:rPr>
  </w:style>
  <w:style w:type="paragraph" w:styleId="ListParagraph">
    <w:name w:val="List Paragraph"/>
    <w:basedOn w:val="Normal"/>
    <w:uiPriority w:val="34"/>
    <w:qFormat/>
    <w:rsid w:val="00711B83"/>
    <w:pPr>
      <w:spacing w:line="480" w:lineRule="auto"/>
      <w:ind w:left="624"/>
      <w:contextualSpacing/>
      <w:jc w:val="left"/>
    </w:pPr>
    <w:rPr>
      <w:rFonts w:eastAsia="Calibri" w:cs="Arial"/>
      <w:szCs w:val="20"/>
      <w:lang w:val="en-US"/>
    </w:rPr>
  </w:style>
  <w:style w:type="paragraph" w:styleId="BalloonText">
    <w:name w:val="Balloon Text"/>
    <w:basedOn w:val="Normal"/>
    <w:link w:val="BalloonTextChar"/>
    <w:uiPriority w:val="99"/>
    <w:semiHidden/>
    <w:unhideWhenUsed/>
    <w:rsid w:val="0079006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0067"/>
    <w:rPr>
      <w:rFonts w:ascii="Segoe UI" w:hAnsi="Segoe UI" w:cs="Segoe UI"/>
      <w:sz w:val="18"/>
      <w:szCs w:val="18"/>
    </w:rPr>
  </w:style>
  <w:style w:type="character" w:styleId="CommentReference">
    <w:name w:val="annotation reference"/>
    <w:basedOn w:val="DefaultParagraphFont"/>
    <w:uiPriority w:val="99"/>
    <w:semiHidden/>
    <w:unhideWhenUsed/>
    <w:rsid w:val="00E41538"/>
    <w:rPr>
      <w:sz w:val="16"/>
      <w:szCs w:val="16"/>
    </w:rPr>
  </w:style>
  <w:style w:type="paragraph" w:styleId="CommentText">
    <w:name w:val="annotation text"/>
    <w:basedOn w:val="Normal"/>
    <w:link w:val="CommentTextChar"/>
    <w:uiPriority w:val="99"/>
    <w:semiHidden/>
    <w:unhideWhenUsed/>
    <w:rsid w:val="00E41538"/>
    <w:pPr>
      <w:spacing w:line="240" w:lineRule="auto"/>
    </w:pPr>
    <w:rPr>
      <w:sz w:val="20"/>
      <w:szCs w:val="20"/>
    </w:rPr>
  </w:style>
  <w:style w:type="character" w:customStyle="1" w:styleId="CommentTextChar">
    <w:name w:val="Comment Text Char"/>
    <w:basedOn w:val="DefaultParagraphFont"/>
    <w:link w:val="CommentText"/>
    <w:uiPriority w:val="99"/>
    <w:semiHidden/>
    <w:rsid w:val="00E41538"/>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41538"/>
    <w:rPr>
      <w:b/>
      <w:bCs/>
    </w:rPr>
  </w:style>
  <w:style w:type="character" w:customStyle="1" w:styleId="CommentSubjectChar">
    <w:name w:val="Comment Subject Char"/>
    <w:basedOn w:val="CommentTextChar"/>
    <w:link w:val="CommentSubject"/>
    <w:uiPriority w:val="99"/>
    <w:semiHidden/>
    <w:rsid w:val="00E41538"/>
    <w:rPr>
      <w:rFonts w:ascii="Arial" w:hAnsi="Arial"/>
      <w:b/>
      <w:bCs/>
      <w:sz w:val="20"/>
      <w:szCs w:val="20"/>
    </w:rPr>
  </w:style>
  <w:style w:type="paragraph" w:customStyle="1" w:styleId="TableParagraph">
    <w:name w:val="Table Paragraph"/>
    <w:basedOn w:val="Normal"/>
    <w:uiPriority w:val="1"/>
    <w:rsid w:val="00DF095B"/>
    <w:pPr>
      <w:widowControl w:val="0"/>
      <w:autoSpaceDE w:val="0"/>
      <w:autoSpaceDN w:val="0"/>
      <w:spacing w:line="240" w:lineRule="auto"/>
      <w:jc w:val="left"/>
    </w:pPr>
    <w:rPr>
      <w:rFonts w:eastAsia="Arial" w:cs="Arial"/>
      <w:lang w:val="en-US" w:bidi="en-US"/>
    </w:rPr>
  </w:style>
  <w:style w:type="paragraph" w:styleId="Caption">
    <w:name w:val="caption"/>
    <w:aliases w:val="Gambar dan Tabel"/>
    <w:basedOn w:val="Normal"/>
    <w:next w:val="Normal"/>
    <w:uiPriority w:val="35"/>
    <w:unhideWhenUsed/>
    <w:qFormat/>
    <w:rsid w:val="0072679F"/>
    <w:pPr>
      <w:spacing w:after="200" w:line="240" w:lineRule="auto"/>
    </w:pPr>
    <w:rPr>
      <w:iCs/>
      <w:szCs w:val="18"/>
    </w:rPr>
  </w:style>
  <w:style w:type="character" w:styleId="Emphasis">
    <w:name w:val="Emphasis"/>
    <w:basedOn w:val="DefaultParagraphFont"/>
    <w:uiPriority w:val="20"/>
    <w:qFormat/>
    <w:rsid w:val="0072679F"/>
    <w:rPr>
      <w:i/>
      <w:iCs/>
    </w:rPr>
  </w:style>
  <w:style w:type="paragraph" w:styleId="Bibliography">
    <w:name w:val="Bibliography"/>
    <w:basedOn w:val="Normal"/>
    <w:next w:val="Normal"/>
    <w:uiPriority w:val="37"/>
    <w:unhideWhenUsed/>
    <w:rsid w:val="00D7338F"/>
    <w:pPr>
      <w:spacing w:line="480" w:lineRule="auto"/>
      <w:ind w:left="720" w:hanging="720"/>
    </w:pPr>
  </w:style>
  <w:style w:type="paragraph" w:styleId="Header">
    <w:name w:val="header"/>
    <w:basedOn w:val="Normal"/>
    <w:link w:val="HeaderChar"/>
    <w:uiPriority w:val="99"/>
    <w:unhideWhenUsed/>
    <w:rsid w:val="008A1DE5"/>
    <w:pPr>
      <w:tabs>
        <w:tab w:val="center" w:pos="4680"/>
        <w:tab w:val="right" w:pos="9360"/>
      </w:tabs>
      <w:spacing w:line="240" w:lineRule="auto"/>
    </w:pPr>
  </w:style>
  <w:style w:type="character" w:customStyle="1" w:styleId="HeaderChar">
    <w:name w:val="Header Char"/>
    <w:basedOn w:val="DefaultParagraphFont"/>
    <w:link w:val="Header"/>
    <w:uiPriority w:val="99"/>
    <w:rsid w:val="008A1DE5"/>
    <w:rPr>
      <w:rFonts w:ascii="Arial" w:hAnsi="Arial"/>
    </w:rPr>
  </w:style>
  <w:style w:type="paragraph" w:styleId="Footer">
    <w:name w:val="footer"/>
    <w:basedOn w:val="Normal"/>
    <w:link w:val="FooterChar"/>
    <w:uiPriority w:val="99"/>
    <w:unhideWhenUsed/>
    <w:rsid w:val="008A1DE5"/>
    <w:pPr>
      <w:tabs>
        <w:tab w:val="center" w:pos="4680"/>
        <w:tab w:val="right" w:pos="9360"/>
      </w:tabs>
      <w:spacing w:line="240" w:lineRule="auto"/>
    </w:pPr>
  </w:style>
  <w:style w:type="character" w:customStyle="1" w:styleId="FooterChar">
    <w:name w:val="Footer Char"/>
    <w:basedOn w:val="DefaultParagraphFont"/>
    <w:link w:val="Footer"/>
    <w:uiPriority w:val="99"/>
    <w:rsid w:val="008A1DE5"/>
    <w:rPr>
      <w:rFonts w:ascii="Arial" w:hAnsi="Arial"/>
    </w:rPr>
  </w:style>
  <w:style w:type="paragraph" w:styleId="TableofFigures">
    <w:name w:val="table of figures"/>
    <w:basedOn w:val="Normal"/>
    <w:next w:val="Normal"/>
    <w:uiPriority w:val="99"/>
    <w:unhideWhenUsed/>
    <w:rsid w:val="002A42DC"/>
    <w:pPr>
      <w:spacing w:line="240" w:lineRule="auto"/>
    </w:pPr>
  </w:style>
  <w:style w:type="paragraph" w:styleId="TOCHeading">
    <w:name w:val="TOC Heading"/>
    <w:aliases w:val="Daftar ISi Heading"/>
    <w:basedOn w:val="Heading1"/>
    <w:next w:val="Normal"/>
    <w:uiPriority w:val="39"/>
    <w:unhideWhenUsed/>
    <w:qFormat/>
    <w:rsid w:val="00011808"/>
    <w:pPr>
      <w:spacing w:before="240" w:line="288" w:lineRule="auto"/>
      <w:jc w:val="left"/>
      <w:outlineLvl w:val="9"/>
    </w:pPr>
    <w:rPr>
      <w:sz w:val="22"/>
    </w:rPr>
  </w:style>
  <w:style w:type="paragraph" w:styleId="TOC1">
    <w:name w:val="toc 1"/>
    <w:basedOn w:val="Normal"/>
    <w:next w:val="Normal"/>
    <w:autoRedefine/>
    <w:uiPriority w:val="39"/>
    <w:unhideWhenUsed/>
    <w:rsid w:val="00EA268A"/>
    <w:pPr>
      <w:tabs>
        <w:tab w:val="left" w:pos="360"/>
        <w:tab w:val="right" w:leader="dot" w:pos="7927"/>
      </w:tabs>
      <w:spacing w:before="240" w:after="240" w:line="240" w:lineRule="auto"/>
    </w:pPr>
    <w:rPr>
      <w:b/>
    </w:rPr>
  </w:style>
  <w:style w:type="paragraph" w:styleId="TOC2">
    <w:name w:val="toc 2"/>
    <w:basedOn w:val="Normal"/>
    <w:next w:val="Normal"/>
    <w:autoRedefine/>
    <w:uiPriority w:val="39"/>
    <w:unhideWhenUsed/>
    <w:rsid w:val="00043D7C"/>
    <w:pPr>
      <w:tabs>
        <w:tab w:val="left" w:pos="900"/>
        <w:tab w:val="right" w:leader="dot" w:pos="7927"/>
      </w:tabs>
      <w:spacing w:line="240" w:lineRule="auto"/>
      <w:ind w:left="216" w:firstLine="144"/>
    </w:pPr>
  </w:style>
  <w:style w:type="paragraph" w:styleId="TOC3">
    <w:name w:val="toc 3"/>
    <w:basedOn w:val="Normal"/>
    <w:next w:val="Normal"/>
    <w:autoRedefine/>
    <w:uiPriority w:val="39"/>
    <w:unhideWhenUsed/>
    <w:rsid w:val="003011EC"/>
    <w:pPr>
      <w:tabs>
        <w:tab w:val="left" w:pos="1620"/>
        <w:tab w:val="right" w:leader="dot" w:pos="7927"/>
      </w:tabs>
      <w:spacing w:line="240" w:lineRule="auto"/>
      <w:ind w:left="446" w:firstLine="461"/>
    </w:pPr>
  </w:style>
  <w:style w:type="paragraph" w:styleId="Title">
    <w:name w:val="Title"/>
    <w:aliases w:val="Heading3"/>
    <w:basedOn w:val="Normal"/>
    <w:next w:val="Normal"/>
    <w:link w:val="TitleChar"/>
    <w:uiPriority w:val="10"/>
    <w:qFormat/>
    <w:rsid w:val="00583AEA"/>
    <w:pPr>
      <w:spacing w:line="240" w:lineRule="auto"/>
      <w:contextualSpacing/>
      <w:jc w:val="left"/>
    </w:pPr>
    <w:rPr>
      <w:rFonts w:eastAsiaTheme="majorEastAsia" w:cstheme="majorBidi"/>
      <w:b/>
      <w:spacing w:val="-10"/>
      <w:kern w:val="28"/>
      <w:szCs w:val="56"/>
      <w:lang w:val="en-US"/>
    </w:rPr>
  </w:style>
  <w:style w:type="character" w:customStyle="1" w:styleId="TitleChar">
    <w:name w:val="Title Char"/>
    <w:aliases w:val="Heading3 Char"/>
    <w:basedOn w:val="DefaultParagraphFont"/>
    <w:link w:val="Title"/>
    <w:uiPriority w:val="10"/>
    <w:rsid w:val="00583AEA"/>
    <w:rPr>
      <w:rFonts w:ascii="Arial" w:eastAsiaTheme="majorEastAsia" w:hAnsi="Arial" w:cstheme="majorBidi"/>
      <w:b/>
      <w:spacing w:val="-10"/>
      <w:kern w:val="28"/>
      <w:szCs w:val="56"/>
      <w:lang w:val="en-US"/>
    </w:rPr>
  </w:style>
  <w:style w:type="paragraph" w:styleId="BodyText">
    <w:name w:val="Body Text"/>
    <w:aliases w:val="ISI paragraf"/>
    <w:basedOn w:val="Normal"/>
    <w:link w:val="BodyTextChar"/>
    <w:uiPriority w:val="1"/>
    <w:qFormat/>
    <w:rsid w:val="00711B83"/>
    <w:pPr>
      <w:widowControl w:val="0"/>
      <w:autoSpaceDE w:val="0"/>
      <w:autoSpaceDN w:val="0"/>
      <w:spacing w:after="120" w:line="480" w:lineRule="auto"/>
      <w:ind w:firstLine="567"/>
    </w:pPr>
    <w:rPr>
      <w:rFonts w:eastAsia="Arial" w:cs="Arial"/>
      <w:lang w:val="en-US" w:bidi="en-US"/>
    </w:rPr>
  </w:style>
  <w:style w:type="character" w:customStyle="1" w:styleId="BodyTextChar">
    <w:name w:val="Body Text Char"/>
    <w:aliases w:val="ISI paragraf Char"/>
    <w:basedOn w:val="DefaultParagraphFont"/>
    <w:link w:val="BodyText"/>
    <w:uiPriority w:val="1"/>
    <w:rsid w:val="00711B83"/>
    <w:rPr>
      <w:rFonts w:ascii="Arial" w:eastAsia="Arial" w:hAnsi="Arial" w:cs="Arial"/>
      <w:lang w:val="en-US" w:bidi="en-US"/>
    </w:rPr>
  </w:style>
  <w:style w:type="character" w:styleId="PlaceholderText">
    <w:name w:val="Placeholder Text"/>
    <w:basedOn w:val="DefaultParagraphFont"/>
    <w:uiPriority w:val="99"/>
    <w:semiHidden/>
    <w:rsid w:val="003B488D"/>
    <w:rPr>
      <w:color w:val="808080"/>
    </w:rPr>
  </w:style>
  <w:style w:type="character" w:styleId="Strong">
    <w:name w:val="Strong"/>
    <w:basedOn w:val="DefaultParagraphFont"/>
    <w:uiPriority w:val="22"/>
    <w:qFormat/>
    <w:rsid w:val="008073CB"/>
    <w:rPr>
      <w:b/>
      <w:bCs/>
    </w:rPr>
  </w:style>
  <w:style w:type="paragraph" w:styleId="Revision">
    <w:name w:val="Revision"/>
    <w:hidden/>
    <w:uiPriority w:val="99"/>
    <w:semiHidden/>
    <w:rsid w:val="00DE71F2"/>
    <w:pPr>
      <w:spacing w:after="0" w:line="240" w:lineRule="auto"/>
    </w:pPr>
    <w:rPr>
      <w:rFonts w:ascii="Arial" w:hAnsi="Arial"/>
    </w:rPr>
  </w:style>
  <w:style w:type="character" w:customStyle="1" w:styleId="UnresolvedMention1">
    <w:name w:val="Unresolved Mention1"/>
    <w:basedOn w:val="DefaultParagraphFont"/>
    <w:uiPriority w:val="99"/>
    <w:semiHidden/>
    <w:unhideWhenUsed/>
    <w:rsid w:val="00FD176F"/>
    <w:rPr>
      <w:color w:val="605E5C"/>
      <w:shd w:val="clear" w:color="auto" w:fill="E1DFDD"/>
    </w:rPr>
  </w:style>
  <w:style w:type="paragraph" w:styleId="Subtitle">
    <w:name w:val="Subtitle"/>
    <w:aliases w:val="Judul skripsi"/>
    <w:basedOn w:val="Normal"/>
    <w:next w:val="Normal"/>
    <w:link w:val="SubtitleChar"/>
    <w:uiPriority w:val="11"/>
    <w:qFormat/>
    <w:rsid w:val="006B68A6"/>
    <w:pPr>
      <w:numPr>
        <w:ilvl w:val="1"/>
      </w:numPr>
      <w:spacing w:line="240" w:lineRule="auto"/>
      <w:jc w:val="center"/>
    </w:pPr>
    <w:rPr>
      <w:rFonts w:eastAsiaTheme="minorEastAsia"/>
      <w:b/>
      <w:color w:val="5A5A5A" w:themeColor="text1" w:themeTint="A5"/>
      <w:spacing w:val="15"/>
      <w:sz w:val="26"/>
    </w:rPr>
  </w:style>
  <w:style w:type="character" w:customStyle="1" w:styleId="SubtitleChar">
    <w:name w:val="Subtitle Char"/>
    <w:aliases w:val="Judul skripsi Char"/>
    <w:basedOn w:val="DefaultParagraphFont"/>
    <w:link w:val="Subtitle"/>
    <w:uiPriority w:val="11"/>
    <w:rsid w:val="006B68A6"/>
    <w:rPr>
      <w:rFonts w:ascii="Arial" w:eastAsiaTheme="minorEastAsia" w:hAnsi="Arial"/>
      <w:b/>
      <w:color w:val="5A5A5A" w:themeColor="text1" w:themeTint="A5"/>
      <w:spacing w:val="15"/>
      <w:sz w:val="26"/>
    </w:rPr>
  </w:style>
  <w:style w:type="numbering" w:customStyle="1" w:styleId="NoList1">
    <w:name w:val="No List1"/>
    <w:next w:val="NoList"/>
    <w:uiPriority w:val="99"/>
    <w:semiHidden/>
    <w:unhideWhenUsed/>
    <w:rsid w:val="00B967F5"/>
  </w:style>
  <w:style w:type="paragraph" w:styleId="NoSpacing">
    <w:name w:val="No Spacing"/>
    <w:uiPriority w:val="1"/>
    <w:qFormat/>
    <w:rsid w:val="00B967F5"/>
    <w:pPr>
      <w:spacing w:after="0" w:line="240" w:lineRule="auto"/>
    </w:pPr>
    <w:rPr>
      <w:rFonts w:ascii="Calibri" w:eastAsia="Calibri" w:hAnsi="Calibri" w:cs="Times New Roman"/>
      <w:lang w:val="id-ID"/>
    </w:rPr>
  </w:style>
  <w:style w:type="table" w:customStyle="1" w:styleId="TableGrid1">
    <w:name w:val="Table Grid1"/>
    <w:basedOn w:val="TableNormal"/>
    <w:next w:val="TableGrid"/>
    <w:uiPriority w:val="59"/>
    <w:rsid w:val="00B967F5"/>
    <w:pPr>
      <w:spacing w:after="0" w:line="240" w:lineRule="auto"/>
    </w:pPr>
    <w:rPr>
      <w:rFonts w:ascii="Calibri" w:eastAsia="Calibri" w:hAnsi="Calibri" w:cs="Times New Roman"/>
      <w:lang w:val="id-ID" w:eastAsia="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B967F5"/>
    <w:pPr>
      <w:autoSpaceDE w:val="0"/>
      <w:autoSpaceDN w:val="0"/>
      <w:adjustRightInd w:val="0"/>
      <w:spacing w:after="0" w:line="240" w:lineRule="auto"/>
    </w:pPr>
    <w:rPr>
      <w:rFonts w:ascii="Arial" w:eastAsia="Calibri"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68620">
      <w:bodyDiv w:val="1"/>
      <w:marLeft w:val="0"/>
      <w:marRight w:val="0"/>
      <w:marTop w:val="0"/>
      <w:marBottom w:val="0"/>
      <w:divBdr>
        <w:top w:val="none" w:sz="0" w:space="0" w:color="auto"/>
        <w:left w:val="none" w:sz="0" w:space="0" w:color="auto"/>
        <w:bottom w:val="none" w:sz="0" w:space="0" w:color="auto"/>
        <w:right w:val="none" w:sz="0" w:space="0" w:color="auto"/>
      </w:divBdr>
    </w:div>
    <w:div w:id="110168079">
      <w:bodyDiv w:val="1"/>
      <w:marLeft w:val="0"/>
      <w:marRight w:val="0"/>
      <w:marTop w:val="0"/>
      <w:marBottom w:val="0"/>
      <w:divBdr>
        <w:top w:val="none" w:sz="0" w:space="0" w:color="auto"/>
        <w:left w:val="none" w:sz="0" w:space="0" w:color="auto"/>
        <w:bottom w:val="none" w:sz="0" w:space="0" w:color="auto"/>
        <w:right w:val="none" w:sz="0" w:space="0" w:color="auto"/>
      </w:divBdr>
      <w:divsChild>
        <w:div w:id="10572008">
          <w:marLeft w:val="0"/>
          <w:marRight w:val="0"/>
          <w:marTop w:val="0"/>
          <w:marBottom w:val="0"/>
          <w:divBdr>
            <w:top w:val="none" w:sz="0" w:space="0" w:color="auto"/>
            <w:left w:val="none" w:sz="0" w:space="0" w:color="auto"/>
            <w:bottom w:val="none" w:sz="0" w:space="0" w:color="auto"/>
            <w:right w:val="none" w:sz="0" w:space="0" w:color="auto"/>
          </w:divBdr>
        </w:div>
        <w:div w:id="1029914308">
          <w:marLeft w:val="0"/>
          <w:marRight w:val="0"/>
          <w:marTop w:val="0"/>
          <w:marBottom w:val="0"/>
          <w:divBdr>
            <w:top w:val="none" w:sz="0" w:space="0" w:color="auto"/>
            <w:left w:val="none" w:sz="0" w:space="0" w:color="auto"/>
            <w:bottom w:val="none" w:sz="0" w:space="0" w:color="auto"/>
            <w:right w:val="none" w:sz="0" w:space="0" w:color="auto"/>
          </w:divBdr>
        </w:div>
        <w:div w:id="1241326649">
          <w:marLeft w:val="0"/>
          <w:marRight w:val="0"/>
          <w:marTop w:val="0"/>
          <w:marBottom w:val="0"/>
          <w:divBdr>
            <w:top w:val="none" w:sz="0" w:space="0" w:color="auto"/>
            <w:left w:val="none" w:sz="0" w:space="0" w:color="auto"/>
            <w:bottom w:val="none" w:sz="0" w:space="0" w:color="auto"/>
            <w:right w:val="none" w:sz="0" w:space="0" w:color="auto"/>
          </w:divBdr>
        </w:div>
        <w:div w:id="2000376184">
          <w:marLeft w:val="0"/>
          <w:marRight w:val="0"/>
          <w:marTop w:val="0"/>
          <w:marBottom w:val="0"/>
          <w:divBdr>
            <w:top w:val="none" w:sz="0" w:space="0" w:color="auto"/>
            <w:left w:val="none" w:sz="0" w:space="0" w:color="auto"/>
            <w:bottom w:val="none" w:sz="0" w:space="0" w:color="auto"/>
            <w:right w:val="none" w:sz="0" w:space="0" w:color="auto"/>
          </w:divBdr>
        </w:div>
      </w:divsChild>
    </w:div>
    <w:div w:id="184639439">
      <w:bodyDiv w:val="1"/>
      <w:marLeft w:val="0"/>
      <w:marRight w:val="0"/>
      <w:marTop w:val="0"/>
      <w:marBottom w:val="0"/>
      <w:divBdr>
        <w:top w:val="none" w:sz="0" w:space="0" w:color="auto"/>
        <w:left w:val="none" w:sz="0" w:space="0" w:color="auto"/>
        <w:bottom w:val="none" w:sz="0" w:space="0" w:color="auto"/>
        <w:right w:val="none" w:sz="0" w:space="0" w:color="auto"/>
      </w:divBdr>
      <w:divsChild>
        <w:div w:id="33774576">
          <w:marLeft w:val="0"/>
          <w:marRight w:val="0"/>
          <w:marTop w:val="0"/>
          <w:marBottom w:val="0"/>
          <w:divBdr>
            <w:top w:val="none" w:sz="0" w:space="0" w:color="auto"/>
            <w:left w:val="none" w:sz="0" w:space="0" w:color="auto"/>
            <w:bottom w:val="none" w:sz="0" w:space="0" w:color="auto"/>
            <w:right w:val="none" w:sz="0" w:space="0" w:color="auto"/>
          </w:divBdr>
        </w:div>
        <w:div w:id="310254125">
          <w:marLeft w:val="0"/>
          <w:marRight w:val="0"/>
          <w:marTop w:val="0"/>
          <w:marBottom w:val="0"/>
          <w:divBdr>
            <w:top w:val="none" w:sz="0" w:space="0" w:color="auto"/>
            <w:left w:val="none" w:sz="0" w:space="0" w:color="auto"/>
            <w:bottom w:val="none" w:sz="0" w:space="0" w:color="auto"/>
            <w:right w:val="none" w:sz="0" w:space="0" w:color="auto"/>
          </w:divBdr>
        </w:div>
        <w:div w:id="828014527">
          <w:marLeft w:val="0"/>
          <w:marRight w:val="0"/>
          <w:marTop w:val="0"/>
          <w:marBottom w:val="0"/>
          <w:divBdr>
            <w:top w:val="none" w:sz="0" w:space="0" w:color="auto"/>
            <w:left w:val="none" w:sz="0" w:space="0" w:color="auto"/>
            <w:bottom w:val="none" w:sz="0" w:space="0" w:color="auto"/>
            <w:right w:val="none" w:sz="0" w:space="0" w:color="auto"/>
          </w:divBdr>
        </w:div>
        <w:div w:id="963805063">
          <w:marLeft w:val="0"/>
          <w:marRight w:val="0"/>
          <w:marTop w:val="0"/>
          <w:marBottom w:val="0"/>
          <w:divBdr>
            <w:top w:val="none" w:sz="0" w:space="0" w:color="auto"/>
            <w:left w:val="none" w:sz="0" w:space="0" w:color="auto"/>
            <w:bottom w:val="none" w:sz="0" w:space="0" w:color="auto"/>
            <w:right w:val="none" w:sz="0" w:space="0" w:color="auto"/>
          </w:divBdr>
        </w:div>
        <w:div w:id="1863544043">
          <w:marLeft w:val="0"/>
          <w:marRight w:val="0"/>
          <w:marTop w:val="0"/>
          <w:marBottom w:val="0"/>
          <w:divBdr>
            <w:top w:val="none" w:sz="0" w:space="0" w:color="auto"/>
            <w:left w:val="none" w:sz="0" w:space="0" w:color="auto"/>
            <w:bottom w:val="none" w:sz="0" w:space="0" w:color="auto"/>
            <w:right w:val="none" w:sz="0" w:space="0" w:color="auto"/>
          </w:divBdr>
        </w:div>
      </w:divsChild>
    </w:div>
    <w:div w:id="225460268">
      <w:bodyDiv w:val="1"/>
      <w:marLeft w:val="0"/>
      <w:marRight w:val="0"/>
      <w:marTop w:val="0"/>
      <w:marBottom w:val="0"/>
      <w:divBdr>
        <w:top w:val="none" w:sz="0" w:space="0" w:color="auto"/>
        <w:left w:val="none" w:sz="0" w:space="0" w:color="auto"/>
        <w:bottom w:val="none" w:sz="0" w:space="0" w:color="auto"/>
        <w:right w:val="none" w:sz="0" w:space="0" w:color="auto"/>
      </w:divBdr>
    </w:div>
    <w:div w:id="380398216">
      <w:bodyDiv w:val="1"/>
      <w:marLeft w:val="0"/>
      <w:marRight w:val="0"/>
      <w:marTop w:val="0"/>
      <w:marBottom w:val="0"/>
      <w:divBdr>
        <w:top w:val="none" w:sz="0" w:space="0" w:color="auto"/>
        <w:left w:val="none" w:sz="0" w:space="0" w:color="auto"/>
        <w:bottom w:val="none" w:sz="0" w:space="0" w:color="auto"/>
        <w:right w:val="none" w:sz="0" w:space="0" w:color="auto"/>
      </w:divBdr>
    </w:div>
    <w:div w:id="524637947">
      <w:bodyDiv w:val="1"/>
      <w:marLeft w:val="0"/>
      <w:marRight w:val="0"/>
      <w:marTop w:val="0"/>
      <w:marBottom w:val="0"/>
      <w:divBdr>
        <w:top w:val="none" w:sz="0" w:space="0" w:color="auto"/>
        <w:left w:val="none" w:sz="0" w:space="0" w:color="auto"/>
        <w:bottom w:val="none" w:sz="0" w:space="0" w:color="auto"/>
        <w:right w:val="none" w:sz="0" w:space="0" w:color="auto"/>
      </w:divBdr>
    </w:div>
    <w:div w:id="546383058">
      <w:bodyDiv w:val="1"/>
      <w:marLeft w:val="0"/>
      <w:marRight w:val="0"/>
      <w:marTop w:val="0"/>
      <w:marBottom w:val="0"/>
      <w:divBdr>
        <w:top w:val="none" w:sz="0" w:space="0" w:color="auto"/>
        <w:left w:val="none" w:sz="0" w:space="0" w:color="auto"/>
        <w:bottom w:val="none" w:sz="0" w:space="0" w:color="auto"/>
        <w:right w:val="none" w:sz="0" w:space="0" w:color="auto"/>
      </w:divBdr>
    </w:div>
    <w:div w:id="593050811">
      <w:bodyDiv w:val="1"/>
      <w:marLeft w:val="0"/>
      <w:marRight w:val="0"/>
      <w:marTop w:val="0"/>
      <w:marBottom w:val="0"/>
      <w:divBdr>
        <w:top w:val="none" w:sz="0" w:space="0" w:color="auto"/>
        <w:left w:val="none" w:sz="0" w:space="0" w:color="auto"/>
        <w:bottom w:val="none" w:sz="0" w:space="0" w:color="auto"/>
        <w:right w:val="none" w:sz="0" w:space="0" w:color="auto"/>
      </w:divBdr>
    </w:div>
    <w:div w:id="865555636">
      <w:bodyDiv w:val="1"/>
      <w:marLeft w:val="0"/>
      <w:marRight w:val="0"/>
      <w:marTop w:val="0"/>
      <w:marBottom w:val="0"/>
      <w:divBdr>
        <w:top w:val="none" w:sz="0" w:space="0" w:color="auto"/>
        <w:left w:val="none" w:sz="0" w:space="0" w:color="auto"/>
        <w:bottom w:val="none" w:sz="0" w:space="0" w:color="auto"/>
        <w:right w:val="none" w:sz="0" w:space="0" w:color="auto"/>
      </w:divBdr>
    </w:div>
    <w:div w:id="880432998">
      <w:bodyDiv w:val="1"/>
      <w:marLeft w:val="0"/>
      <w:marRight w:val="0"/>
      <w:marTop w:val="0"/>
      <w:marBottom w:val="0"/>
      <w:divBdr>
        <w:top w:val="none" w:sz="0" w:space="0" w:color="auto"/>
        <w:left w:val="none" w:sz="0" w:space="0" w:color="auto"/>
        <w:bottom w:val="none" w:sz="0" w:space="0" w:color="auto"/>
        <w:right w:val="none" w:sz="0" w:space="0" w:color="auto"/>
      </w:divBdr>
    </w:div>
    <w:div w:id="1132404445">
      <w:bodyDiv w:val="1"/>
      <w:marLeft w:val="0"/>
      <w:marRight w:val="0"/>
      <w:marTop w:val="0"/>
      <w:marBottom w:val="0"/>
      <w:divBdr>
        <w:top w:val="none" w:sz="0" w:space="0" w:color="auto"/>
        <w:left w:val="none" w:sz="0" w:space="0" w:color="auto"/>
        <w:bottom w:val="none" w:sz="0" w:space="0" w:color="auto"/>
        <w:right w:val="none" w:sz="0" w:space="0" w:color="auto"/>
      </w:divBdr>
    </w:div>
    <w:div w:id="1276332239">
      <w:bodyDiv w:val="1"/>
      <w:marLeft w:val="0"/>
      <w:marRight w:val="0"/>
      <w:marTop w:val="0"/>
      <w:marBottom w:val="0"/>
      <w:divBdr>
        <w:top w:val="none" w:sz="0" w:space="0" w:color="auto"/>
        <w:left w:val="none" w:sz="0" w:space="0" w:color="auto"/>
        <w:bottom w:val="none" w:sz="0" w:space="0" w:color="auto"/>
        <w:right w:val="none" w:sz="0" w:space="0" w:color="auto"/>
      </w:divBdr>
    </w:div>
    <w:div w:id="1312833828">
      <w:bodyDiv w:val="1"/>
      <w:marLeft w:val="0"/>
      <w:marRight w:val="0"/>
      <w:marTop w:val="0"/>
      <w:marBottom w:val="0"/>
      <w:divBdr>
        <w:top w:val="none" w:sz="0" w:space="0" w:color="auto"/>
        <w:left w:val="none" w:sz="0" w:space="0" w:color="auto"/>
        <w:bottom w:val="none" w:sz="0" w:space="0" w:color="auto"/>
        <w:right w:val="none" w:sz="0" w:space="0" w:color="auto"/>
      </w:divBdr>
      <w:divsChild>
        <w:div w:id="667515394">
          <w:marLeft w:val="0"/>
          <w:marRight w:val="0"/>
          <w:marTop w:val="0"/>
          <w:marBottom w:val="0"/>
          <w:divBdr>
            <w:top w:val="none" w:sz="0" w:space="0" w:color="auto"/>
            <w:left w:val="none" w:sz="0" w:space="0" w:color="auto"/>
            <w:bottom w:val="none" w:sz="0" w:space="0" w:color="auto"/>
            <w:right w:val="none" w:sz="0" w:space="0" w:color="auto"/>
          </w:divBdr>
        </w:div>
        <w:div w:id="1017388285">
          <w:marLeft w:val="0"/>
          <w:marRight w:val="0"/>
          <w:marTop w:val="0"/>
          <w:marBottom w:val="0"/>
          <w:divBdr>
            <w:top w:val="none" w:sz="0" w:space="0" w:color="auto"/>
            <w:left w:val="none" w:sz="0" w:space="0" w:color="auto"/>
            <w:bottom w:val="none" w:sz="0" w:space="0" w:color="auto"/>
            <w:right w:val="none" w:sz="0" w:space="0" w:color="auto"/>
          </w:divBdr>
        </w:div>
        <w:div w:id="1966571315">
          <w:marLeft w:val="0"/>
          <w:marRight w:val="0"/>
          <w:marTop w:val="0"/>
          <w:marBottom w:val="0"/>
          <w:divBdr>
            <w:top w:val="none" w:sz="0" w:space="0" w:color="auto"/>
            <w:left w:val="none" w:sz="0" w:space="0" w:color="auto"/>
            <w:bottom w:val="none" w:sz="0" w:space="0" w:color="auto"/>
            <w:right w:val="none" w:sz="0" w:space="0" w:color="auto"/>
          </w:divBdr>
        </w:div>
        <w:div w:id="1998991808">
          <w:marLeft w:val="0"/>
          <w:marRight w:val="0"/>
          <w:marTop w:val="0"/>
          <w:marBottom w:val="0"/>
          <w:divBdr>
            <w:top w:val="none" w:sz="0" w:space="0" w:color="auto"/>
            <w:left w:val="none" w:sz="0" w:space="0" w:color="auto"/>
            <w:bottom w:val="none" w:sz="0" w:space="0" w:color="auto"/>
            <w:right w:val="none" w:sz="0" w:space="0" w:color="auto"/>
          </w:divBdr>
        </w:div>
      </w:divsChild>
    </w:div>
    <w:div w:id="1399011543">
      <w:bodyDiv w:val="1"/>
      <w:marLeft w:val="0"/>
      <w:marRight w:val="0"/>
      <w:marTop w:val="0"/>
      <w:marBottom w:val="0"/>
      <w:divBdr>
        <w:top w:val="none" w:sz="0" w:space="0" w:color="auto"/>
        <w:left w:val="none" w:sz="0" w:space="0" w:color="auto"/>
        <w:bottom w:val="none" w:sz="0" w:space="0" w:color="auto"/>
        <w:right w:val="none" w:sz="0" w:space="0" w:color="auto"/>
      </w:divBdr>
    </w:div>
    <w:div w:id="1429958590">
      <w:bodyDiv w:val="1"/>
      <w:marLeft w:val="0"/>
      <w:marRight w:val="0"/>
      <w:marTop w:val="0"/>
      <w:marBottom w:val="0"/>
      <w:divBdr>
        <w:top w:val="none" w:sz="0" w:space="0" w:color="auto"/>
        <w:left w:val="none" w:sz="0" w:space="0" w:color="auto"/>
        <w:bottom w:val="none" w:sz="0" w:space="0" w:color="auto"/>
        <w:right w:val="none" w:sz="0" w:space="0" w:color="auto"/>
      </w:divBdr>
    </w:div>
    <w:div w:id="1453281245">
      <w:bodyDiv w:val="1"/>
      <w:marLeft w:val="0"/>
      <w:marRight w:val="0"/>
      <w:marTop w:val="0"/>
      <w:marBottom w:val="0"/>
      <w:divBdr>
        <w:top w:val="none" w:sz="0" w:space="0" w:color="auto"/>
        <w:left w:val="none" w:sz="0" w:space="0" w:color="auto"/>
        <w:bottom w:val="none" w:sz="0" w:space="0" w:color="auto"/>
        <w:right w:val="none" w:sz="0" w:space="0" w:color="auto"/>
      </w:divBdr>
    </w:div>
    <w:div w:id="1502548535">
      <w:bodyDiv w:val="1"/>
      <w:marLeft w:val="0"/>
      <w:marRight w:val="0"/>
      <w:marTop w:val="0"/>
      <w:marBottom w:val="0"/>
      <w:divBdr>
        <w:top w:val="none" w:sz="0" w:space="0" w:color="auto"/>
        <w:left w:val="none" w:sz="0" w:space="0" w:color="auto"/>
        <w:bottom w:val="none" w:sz="0" w:space="0" w:color="auto"/>
        <w:right w:val="none" w:sz="0" w:space="0" w:color="auto"/>
      </w:divBdr>
      <w:divsChild>
        <w:div w:id="18554228">
          <w:marLeft w:val="0"/>
          <w:marRight w:val="0"/>
          <w:marTop w:val="0"/>
          <w:marBottom w:val="0"/>
          <w:divBdr>
            <w:top w:val="none" w:sz="0" w:space="0" w:color="auto"/>
            <w:left w:val="none" w:sz="0" w:space="0" w:color="auto"/>
            <w:bottom w:val="none" w:sz="0" w:space="0" w:color="auto"/>
            <w:right w:val="none" w:sz="0" w:space="0" w:color="auto"/>
          </w:divBdr>
        </w:div>
        <w:div w:id="153182621">
          <w:marLeft w:val="0"/>
          <w:marRight w:val="0"/>
          <w:marTop w:val="0"/>
          <w:marBottom w:val="0"/>
          <w:divBdr>
            <w:top w:val="none" w:sz="0" w:space="0" w:color="auto"/>
            <w:left w:val="none" w:sz="0" w:space="0" w:color="auto"/>
            <w:bottom w:val="none" w:sz="0" w:space="0" w:color="auto"/>
            <w:right w:val="none" w:sz="0" w:space="0" w:color="auto"/>
          </w:divBdr>
        </w:div>
        <w:div w:id="200292388">
          <w:marLeft w:val="0"/>
          <w:marRight w:val="0"/>
          <w:marTop w:val="0"/>
          <w:marBottom w:val="0"/>
          <w:divBdr>
            <w:top w:val="none" w:sz="0" w:space="0" w:color="auto"/>
            <w:left w:val="none" w:sz="0" w:space="0" w:color="auto"/>
            <w:bottom w:val="none" w:sz="0" w:space="0" w:color="auto"/>
            <w:right w:val="none" w:sz="0" w:space="0" w:color="auto"/>
          </w:divBdr>
        </w:div>
        <w:div w:id="254941662">
          <w:marLeft w:val="0"/>
          <w:marRight w:val="0"/>
          <w:marTop w:val="0"/>
          <w:marBottom w:val="0"/>
          <w:divBdr>
            <w:top w:val="none" w:sz="0" w:space="0" w:color="auto"/>
            <w:left w:val="none" w:sz="0" w:space="0" w:color="auto"/>
            <w:bottom w:val="none" w:sz="0" w:space="0" w:color="auto"/>
            <w:right w:val="none" w:sz="0" w:space="0" w:color="auto"/>
          </w:divBdr>
        </w:div>
        <w:div w:id="573467856">
          <w:marLeft w:val="0"/>
          <w:marRight w:val="0"/>
          <w:marTop w:val="0"/>
          <w:marBottom w:val="0"/>
          <w:divBdr>
            <w:top w:val="none" w:sz="0" w:space="0" w:color="auto"/>
            <w:left w:val="none" w:sz="0" w:space="0" w:color="auto"/>
            <w:bottom w:val="none" w:sz="0" w:space="0" w:color="auto"/>
            <w:right w:val="none" w:sz="0" w:space="0" w:color="auto"/>
          </w:divBdr>
        </w:div>
        <w:div w:id="858156831">
          <w:marLeft w:val="0"/>
          <w:marRight w:val="0"/>
          <w:marTop w:val="0"/>
          <w:marBottom w:val="0"/>
          <w:divBdr>
            <w:top w:val="none" w:sz="0" w:space="0" w:color="auto"/>
            <w:left w:val="none" w:sz="0" w:space="0" w:color="auto"/>
            <w:bottom w:val="none" w:sz="0" w:space="0" w:color="auto"/>
            <w:right w:val="none" w:sz="0" w:space="0" w:color="auto"/>
          </w:divBdr>
        </w:div>
        <w:div w:id="928344833">
          <w:marLeft w:val="0"/>
          <w:marRight w:val="0"/>
          <w:marTop w:val="0"/>
          <w:marBottom w:val="0"/>
          <w:divBdr>
            <w:top w:val="none" w:sz="0" w:space="0" w:color="auto"/>
            <w:left w:val="none" w:sz="0" w:space="0" w:color="auto"/>
            <w:bottom w:val="none" w:sz="0" w:space="0" w:color="auto"/>
            <w:right w:val="none" w:sz="0" w:space="0" w:color="auto"/>
          </w:divBdr>
        </w:div>
        <w:div w:id="1194926404">
          <w:marLeft w:val="0"/>
          <w:marRight w:val="0"/>
          <w:marTop w:val="0"/>
          <w:marBottom w:val="0"/>
          <w:divBdr>
            <w:top w:val="none" w:sz="0" w:space="0" w:color="auto"/>
            <w:left w:val="none" w:sz="0" w:space="0" w:color="auto"/>
            <w:bottom w:val="none" w:sz="0" w:space="0" w:color="auto"/>
            <w:right w:val="none" w:sz="0" w:space="0" w:color="auto"/>
          </w:divBdr>
        </w:div>
        <w:div w:id="1334067385">
          <w:marLeft w:val="0"/>
          <w:marRight w:val="0"/>
          <w:marTop w:val="0"/>
          <w:marBottom w:val="0"/>
          <w:divBdr>
            <w:top w:val="none" w:sz="0" w:space="0" w:color="auto"/>
            <w:left w:val="none" w:sz="0" w:space="0" w:color="auto"/>
            <w:bottom w:val="none" w:sz="0" w:space="0" w:color="auto"/>
            <w:right w:val="none" w:sz="0" w:space="0" w:color="auto"/>
          </w:divBdr>
        </w:div>
        <w:div w:id="1644844349">
          <w:marLeft w:val="0"/>
          <w:marRight w:val="0"/>
          <w:marTop w:val="0"/>
          <w:marBottom w:val="0"/>
          <w:divBdr>
            <w:top w:val="none" w:sz="0" w:space="0" w:color="auto"/>
            <w:left w:val="none" w:sz="0" w:space="0" w:color="auto"/>
            <w:bottom w:val="none" w:sz="0" w:space="0" w:color="auto"/>
            <w:right w:val="none" w:sz="0" w:space="0" w:color="auto"/>
          </w:divBdr>
        </w:div>
        <w:div w:id="1863594651">
          <w:marLeft w:val="0"/>
          <w:marRight w:val="0"/>
          <w:marTop w:val="0"/>
          <w:marBottom w:val="0"/>
          <w:divBdr>
            <w:top w:val="none" w:sz="0" w:space="0" w:color="auto"/>
            <w:left w:val="none" w:sz="0" w:space="0" w:color="auto"/>
            <w:bottom w:val="none" w:sz="0" w:space="0" w:color="auto"/>
            <w:right w:val="none" w:sz="0" w:space="0" w:color="auto"/>
          </w:divBdr>
        </w:div>
        <w:div w:id="1883439703">
          <w:marLeft w:val="0"/>
          <w:marRight w:val="0"/>
          <w:marTop w:val="0"/>
          <w:marBottom w:val="0"/>
          <w:divBdr>
            <w:top w:val="none" w:sz="0" w:space="0" w:color="auto"/>
            <w:left w:val="none" w:sz="0" w:space="0" w:color="auto"/>
            <w:bottom w:val="none" w:sz="0" w:space="0" w:color="auto"/>
            <w:right w:val="none" w:sz="0" w:space="0" w:color="auto"/>
          </w:divBdr>
        </w:div>
      </w:divsChild>
    </w:div>
    <w:div w:id="1507283218">
      <w:bodyDiv w:val="1"/>
      <w:marLeft w:val="0"/>
      <w:marRight w:val="0"/>
      <w:marTop w:val="0"/>
      <w:marBottom w:val="0"/>
      <w:divBdr>
        <w:top w:val="none" w:sz="0" w:space="0" w:color="auto"/>
        <w:left w:val="none" w:sz="0" w:space="0" w:color="auto"/>
        <w:bottom w:val="none" w:sz="0" w:space="0" w:color="auto"/>
        <w:right w:val="none" w:sz="0" w:space="0" w:color="auto"/>
      </w:divBdr>
    </w:div>
    <w:div w:id="1520319119">
      <w:bodyDiv w:val="1"/>
      <w:marLeft w:val="0"/>
      <w:marRight w:val="0"/>
      <w:marTop w:val="0"/>
      <w:marBottom w:val="0"/>
      <w:divBdr>
        <w:top w:val="none" w:sz="0" w:space="0" w:color="auto"/>
        <w:left w:val="none" w:sz="0" w:space="0" w:color="auto"/>
        <w:bottom w:val="none" w:sz="0" w:space="0" w:color="auto"/>
        <w:right w:val="none" w:sz="0" w:space="0" w:color="auto"/>
      </w:divBdr>
    </w:div>
    <w:div w:id="1610552693">
      <w:bodyDiv w:val="1"/>
      <w:marLeft w:val="0"/>
      <w:marRight w:val="0"/>
      <w:marTop w:val="0"/>
      <w:marBottom w:val="0"/>
      <w:divBdr>
        <w:top w:val="none" w:sz="0" w:space="0" w:color="auto"/>
        <w:left w:val="none" w:sz="0" w:space="0" w:color="auto"/>
        <w:bottom w:val="none" w:sz="0" w:space="0" w:color="auto"/>
        <w:right w:val="none" w:sz="0" w:space="0" w:color="auto"/>
      </w:divBdr>
    </w:div>
    <w:div w:id="1806240004">
      <w:bodyDiv w:val="1"/>
      <w:marLeft w:val="0"/>
      <w:marRight w:val="0"/>
      <w:marTop w:val="0"/>
      <w:marBottom w:val="0"/>
      <w:divBdr>
        <w:top w:val="none" w:sz="0" w:space="0" w:color="auto"/>
        <w:left w:val="none" w:sz="0" w:space="0" w:color="auto"/>
        <w:bottom w:val="none" w:sz="0" w:space="0" w:color="auto"/>
        <w:right w:val="none" w:sz="0" w:space="0" w:color="auto"/>
      </w:divBdr>
    </w:div>
    <w:div w:id="1867478058">
      <w:bodyDiv w:val="1"/>
      <w:marLeft w:val="0"/>
      <w:marRight w:val="0"/>
      <w:marTop w:val="0"/>
      <w:marBottom w:val="0"/>
      <w:divBdr>
        <w:top w:val="none" w:sz="0" w:space="0" w:color="auto"/>
        <w:left w:val="none" w:sz="0" w:space="0" w:color="auto"/>
        <w:bottom w:val="none" w:sz="0" w:space="0" w:color="auto"/>
        <w:right w:val="none" w:sz="0" w:space="0" w:color="auto"/>
      </w:divBdr>
    </w:div>
    <w:div w:id="1904246186">
      <w:bodyDiv w:val="1"/>
      <w:marLeft w:val="0"/>
      <w:marRight w:val="0"/>
      <w:marTop w:val="0"/>
      <w:marBottom w:val="0"/>
      <w:divBdr>
        <w:top w:val="none" w:sz="0" w:space="0" w:color="auto"/>
        <w:left w:val="none" w:sz="0" w:space="0" w:color="auto"/>
        <w:bottom w:val="none" w:sz="0" w:space="0" w:color="auto"/>
        <w:right w:val="none" w:sz="0" w:space="0" w:color="auto"/>
      </w:divBdr>
      <w:divsChild>
        <w:div w:id="1364019371">
          <w:marLeft w:val="547"/>
          <w:marRight w:val="0"/>
          <w:marTop w:val="0"/>
          <w:marBottom w:val="0"/>
          <w:divBdr>
            <w:top w:val="none" w:sz="0" w:space="0" w:color="auto"/>
            <w:left w:val="none" w:sz="0" w:space="0" w:color="auto"/>
            <w:bottom w:val="none" w:sz="0" w:space="0" w:color="auto"/>
            <w:right w:val="none" w:sz="0" w:space="0" w:color="auto"/>
          </w:divBdr>
        </w:div>
      </w:divsChild>
    </w:div>
    <w:div w:id="1913153021">
      <w:bodyDiv w:val="1"/>
      <w:marLeft w:val="0"/>
      <w:marRight w:val="0"/>
      <w:marTop w:val="0"/>
      <w:marBottom w:val="0"/>
      <w:divBdr>
        <w:top w:val="none" w:sz="0" w:space="0" w:color="auto"/>
        <w:left w:val="none" w:sz="0" w:space="0" w:color="auto"/>
        <w:bottom w:val="none" w:sz="0" w:space="0" w:color="auto"/>
        <w:right w:val="none" w:sz="0" w:space="0" w:color="auto"/>
      </w:divBdr>
    </w:div>
    <w:div w:id="2033610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E37DFB-01F2-4569-98F1-EFAD1F3F8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1</Pages>
  <Words>2299</Words>
  <Characters>1310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Template Laporan Skripsi</vt:lpstr>
    </vt:vector>
  </TitlesOfParts>
  <Manager>Prof. Dr. Happy Nursyam</Manager>
  <Company>FPIK Universitas Brawijaya</Company>
  <LinksUpToDate>false</LinksUpToDate>
  <CharactersWithSpaces>1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Laporan Skripsi</dc:title>
  <dc:subject>SKRIPSI Ver 2020</dc:subject>
  <dc:creator>M, Arif Zainul Fuad</dc:creator>
  <cp:keywords>Skripsi</cp:keywords>
  <dc:description/>
  <cp:lastModifiedBy>YUSRIL ALBI</cp:lastModifiedBy>
  <cp:revision>5</cp:revision>
  <dcterms:created xsi:type="dcterms:W3CDTF">2023-05-31T16:50:00Z</dcterms:created>
  <dcterms:modified xsi:type="dcterms:W3CDTF">2023-06-02T14:44:00Z</dcterms:modified>
  <cp:category>Pedoman Penulisan</cp:category>
  <cp:version>29/06/2020</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EHxIIeM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